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1AE0F4F8" w:rsidR="00776936" w:rsidRDefault="00776936" w:rsidP="00776936">
      <w:r>
        <w:t xml:space="preserve">All-cause age-specific mortality risks have </w:t>
      </w:r>
      <w:ins w:id="0" w:author="Kate" w:date="2016-08-23T10:27:00Z">
        <w:r w:rsidR="00E6003F">
          <w:t>been falling</w:t>
        </w:r>
      </w:ins>
      <w:del w:id="1" w:author="Kate" w:date="2016-08-23T10:27:00Z">
        <w:r w:rsidR="000B27ED" w:rsidDel="00E6003F">
          <w:delText>fallen</w:delText>
        </w:r>
      </w:del>
      <w:r w:rsidR="000B27ED">
        <w:t xml:space="preserve"> </w:t>
      </w:r>
      <w:r>
        <w:t xml:space="preserve">in England &amp; Wales for more than a century. The period 2008-2015 has seen both a global recession, and an ‘austerity’ agenda of reduced investment in public services. </w:t>
      </w:r>
    </w:p>
    <w:p w14:paraId="14EDCAD0" w14:textId="77777777" w:rsidR="00776936" w:rsidRPr="009D22C7" w:rsidRDefault="00776936" w:rsidP="00776936">
      <w:pPr>
        <w:rPr>
          <w:b/>
        </w:rPr>
      </w:pPr>
      <w:commentRangeStart w:id="2"/>
      <w:r w:rsidRPr="009D22C7">
        <w:rPr>
          <w:b/>
        </w:rPr>
        <w:t>Aim</w:t>
      </w:r>
      <w:commentRangeEnd w:id="2"/>
      <w:r w:rsidR="00E3557A">
        <w:rPr>
          <w:rStyle w:val="CommentReference"/>
        </w:rPr>
        <w:commentReference w:id="2"/>
      </w:r>
    </w:p>
    <w:p w14:paraId="018A3DD2" w14:textId="4322A011" w:rsidR="00776936" w:rsidRDefault="00776936" w:rsidP="00776936">
      <w:r>
        <w:t xml:space="preserve">To produce estimated age-specific </w:t>
      </w:r>
      <w:ins w:id="3" w:author="Kate" w:date="2016-08-23T10:27:00Z">
        <w:r w:rsidR="00E6003F">
          <w:t xml:space="preserve">mortality </w:t>
        </w:r>
      </w:ins>
      <w:r>
        <w:t>risks over the period 2010 to 2015</w:t>
      </w:r>
      <w:r w:rsidR="000B27ED">
        <w:t xml:space="preserve"> based on</w:t>
      </w:r>
      <w:del w:id="4" w:author="Kate" w:date="2016-08-23T10:28:00Z">
        <w:r w:rsidR="000B27ED" w:rsidDel="00E6003F">
          <w:delText xml:space="preserve"> the</w:delText>
        </w:r>
      </w:del>
      <w:r w:rsidR="000B27ED">
        <w:t xml:space="preserve"> previous trends</w:t>
      </w:r>
      <w:r>
        <w:t xml:space="preserve">, and compare actual against projected numbers of deaths by various ages to produce estimates of total excess deaths up to age 95 years </w:t>
      </w:r>
      <w:del w:id="5" w:author="Kate" w:date="2016-08-23T10:29:00Z">
        <w:r w:rsidDel="00E6003F">
          <w:delText xml:space="preserve">in </w:delText>
        </w:r>
      </w:del>
      <w:r>
        <w:t>each year from 2010 to 2015.</w:t>
      </w:r>
    </w:p>
    <w:p w14:paraId="2F7253DE" w14:textId="77777777" w:rsidR="00776936" w:rsidRPr="009D22C7" w:rsidRDefault="00776936" w:rsidP="00776936">
      <w:pPr>
        <w:rPr>
          <w:b/>
        </w:rPr>
      </w:pPr>
      <w:r w:rsidRPr="009D22C7">
        <w:rPr>
          <w:b/>
        </w:rPr>
        <w:t xml:space="preserve">Methods </w:t>
      </w:r>
    </w:p>
    <w:p w14:paraId="5008366D" w14:textId="79ED2362" w:rsidR="00776936" w:rsidRDefault="00776936" w:rsidP="00776936">
      <w:r>
        <w:t xml:space="preserve">Office for National Statistics </w:t>
      </w:r>
      <w:del w:id="6" w:author="Mark Green" w:date="2016-08-23T19:37:00Z">
        <w:r w:rsidDel="00E3557A">
          <w:delText xml:space="preserve">(ONS) </w:delText>
        </w:r>
      </w:del>
      <w:r>
        <w:t xml:space="preserve">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The models were used to estimate the mortality risks that would </w:t>
      </w:r>
      <w:ins w:id="7" w:author="Kate" w:date="2016-08-23T10:29:00Z">
        <w:r w:rsidR="00E6003F">
          <w:t>be</w:t>
        </w:r>
      </w:ins>
      <w:del w:id="8" w:author="Kate" w:date="2016-08-23T10:29:00Z">
        <w:r w:rsidDel="00E6003F">
          <w:delText>have been</w:delText>
        </w:r>
      </w:del>
      <w:r>
        <w:t xml:space="preserve"> expected if mortality trends </w:t>
      </w:r>
      <w:del w:id="9" w:author="Mark Green" w:date="2016-08-23T19:38:00Z">
        <w:r w:rsidDel="00E3557A">
          <w:delText>during the New Labour period</w:delText>
        </w:r>
      </w:del>
      <w:ins w:id="10" w:author="Mark Green" w:date="2016-08-23T19:38:00Z">
        <w:r w:rsidR="00E3557A">
          <w:t xml:space="preserve">prior to the </w:t>
        </w:r>
        <w:commentRangeStart w:id="11"/>
        <w:commentRangeStart w:id="12"/>
        <w:r w:rsidR="00E3557A">
          <w:t xml:space="preserve">austerity </w:t>
        </w:r>
        <w:commentRangeEnd w:id="11"/>
        <w:r w:rsidR="00E3557A">
          <w:rPr>
            <w:rStyle w:val="CommentReference"/>
          </w:rPr>
          <w:commentReference w:id="11"/>
        </w:r>
      </w:ins>
      <w:commentRangeEnd w:id="12"/>
      <w:r w:rsidR="008C441F">
        <w:rPr>
          <w:rStyle w:val="CommentReference"/>
        </w:rPr>
        <w:commentReference w:id="12"/>
      </w:r>
      <w:ins w:id="13" w:author="Mark Green" w:date="2016-08-23T19:38:00Z">
        <w:r w:rsidR="00E3557A">
          <w:t>period</w:t>
        </w:r>
      </w:ins>
      <w:r>
        <w:t xml:space="preserve"> had continued. The number of </w:t>
      </w:r>
      <w:del w:id="14" w:author="Kate" w:date="2016-08-23T10:30:00Z">
        <w:r w:rsidDel="00E6003F">
          <w:delText xml:space="preserve">age-specific </w:delText>
        </w:r>
      </w:del>
      <w:r>
        <w:t>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1A087DFD" w:rsidR="00776936" w:rsidRDefault="00776936" w:rsidP="00776936">
      <w:r>
        <w:t>There were slightly fewer deaths than predicted from the models in 2010 and 2011, but from 2012 to 2015 there have been an additional 42,800 deaths in England and Wales than predicted up to age 90, and an additional 61,000 additional deaths up to age 95 years, than would have occurred had the previous (</w:t>
      </w:r>
      <w:commentRangeStart w:id="15"/>
      <w:r>
        <w:t>1997</w:t>
      </w:r>
      <w:commentRangeEnd w:id="15"/>
      <w:r w:rsidR="00E6003F">
        <w:rPr>
          <w:rStyle w:val="CommentReference"/>
        </w:rPr>
        <w:commentReference w:id="15"/>
      </w:r>
      <w:r>
        <w:t xml:space="preserve">-2010) rate of improvement continued. </w:t>
      </w:r>
    </w:p>
    <w:p w14:paraId="06F63471" w14:textId="77777777" w:rsidR="00776936" w:rsidRPr="009D22C7" w:rsidRDefault="00776936" w:rsidP="00776936">
      <w:pPr>
        <w:rPr>
          <w:b/>
        </w:rPr>
      </w:pPr>
      <w:r w:rsidRPr="009D22C7">
        <w:rPr>
          <w:b/>
        </w:rPr>
        <w:t xml:space="preserve">Discussion </w:t>
      </w:r>
    </w:p>
    <w:p w14:paraId="2E4687BA" w14:textId="5F399BDD" w:rsidR="00776936" w:rsidRDefault="00776936" w:rsidP="00776936">
      <w: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proofErr w:type="gramStart"/>
      <w:ins w:id="16" w:author="Kate" w:date="2016-08-23T10:32:00Z">
        <w:r w:rsidR="00E6003F">
          <w:t xml:space="preserve">more </w:t>
        </w:r>
      </w:ins>
      <w:r>
        <w:t>older</w:t>
      </w:r>
      <w:proofErr w:type="gramEnd"/>
      <w:r>
        <w:t xml:space="preserve"> men would have been alive by 2015. The actual rise in mortality was greater for older women.</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BF13A1" w:rsidR="006112F4" w:rsidRDefault="00D80E19" w:rsidP="00D80E19">
      <w:del w:id="17" w:author="Mark Green" w:date="2016-08-23T19:46:00Z">
        <w:r w:rsidDel="00E3557A">
          <w:delText xml:space="preserve">In </w:delText>
        </w:r>
        <w:commentRangeStart w:id="18"/>
        <w:r w:rsidRPr="00E6003F" w:rsidDel="00E3557A">
          <w:rPr>
            <w:i/>
            <w:rPrChange w:id="19" w:author="Kate" w:date="2016-08-23T10:33:00Z">
              <w:rPr/>
            </w:rPrChange>
          </w:rPr>
          <w:delText>their 2013 book The Body Economic</w:delText>
        </w:r>
        <w:r w:rsidDel="00E3557A">
          <w:delText xml:space="preserve"> </w:delText>
        </w:r>
        <w:commentRangeEnd w:id="18"/>
        <w:r w:rsidR="00E6003F" w:rsidDel="00E3557A">
          <w:rPr>
            <w:rStyle w:val="CommentReference"/>
          </w:rPr>
          <w:commentReference w:id="18"/>
        </w:r>
        <w:r w:rsidR="00F725D4" w:rsidDel="00E3557A">
          <w:fldChar w:fldCharType="begin" w:fldLock="1"/>
        </w:r>
        <w:r w:rsidR="00C753FB" w:rsidDel="00E3557A">
          <w:del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delInstrText>
        </w:r>
        <w:r w:rsidR="00F725D4" w:rsidDel="00E3557A">
          <w:fldChar w:fldCharType="separate"/>
        </w:r>
        <w:r w:rsidR="00F725D4" w:rsidRPr="00F725D4" w:rsidDel="00E3557A">
          <w:rPr>
            <w:noProof/>
          </w:rPr>
          <w:delText>[1–3]</w:delText>
        </w:r>
        <w:r w:rsidR="00F725D4" w:rsidDel="00E3557A">
          <w:fldChar w:fldCharType="end"/>
        </w:r>
        <w:r w:rsidDel="00E3557A">
          <w:delText xml:space="preserve">, Stuckler &amp; Basu argued that the </w:delText>
        </w:r>
      </w:del>
      <w:ins w:id="20" w:author="Kate" w:date="2016-08-23T10:34:00Z">
        <w:del w:id="21" w:author="Mark Green" w:date="2016-08-23T19:46:00Z">
          <w:r w:rsidR="00E6003F" w:rsidDel="00E3557A">
            <w:delText xml:space="preserve">differing </w:delText>
          </w:r>
        </w:del>
      </w:ins>
      <w:del w:id="22" w:author="Mark Green" w:date="2016-08-23T19:46:00Z">
        <w:r w:rsidDel="00E3557A">
          <w:delText>fiscal responses of the Obama administration in the US</w:delText>
        </w:r>
        <w:r w:rsidR="001862B7" w:rsidDel="00E3557A">
          <w:delText xml:space="preserve"> (starting May 2009)</w:delText>
        </w:r>
        <w:r w:rsidDel="00E3557A">
          <w:delText>, and the Conservative-led administration in the UK</w:delText>
        </w:r>
        <w:r w:rsidR="001862B7" w:rsidDel="00E3557A">
          <w:delText xml:space="preserve"> (starting October 2010)</w:delText>
        </w:r>
        <w:r w:rsidDel="00E3557A">
          <w:delText xml:space="preserve">, to the 2008 global financial crisis </w:delText>
        </w:r>
        <w:r w:rsidR="001862B7" w:rsidDel="00E3557A">
          <w:delText xml:space="preserve">(GFC) can be thought of as a ‘natural experiment’ to assess the comparative effects of austerity versus economic stimulus on population health. </w:delText>
        </w:r>
        <w:commentRangeStart w:id="23"/>
        <w:r w:rsidR="001862B7" w:rsidDel="00E3557A">
          <w:fldChar w:fldCharType="begin" w:fldLock="1"/>
        </w:r>
        <w:r w:rsidR="00F725D4" w:rsidDel="00E3557A">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delInstrText>
        </w:r>
        <w:r w:rsidR="001862B7" w:rsidDel="00E3557A">
          <w:fldChar w:fldCharType="separate"/>
        </w:r>
        <w:r w:rsidR="00F725D4" w:rsidRPr="00F725D4" w:rsidDel="00E3557A">
          <w:rPr>
            <w:noProof/>
          </w:rPr>
          <w:delText>[4]</w:delText>
        </w:r>
        <w:r w:rsidR="001862B7" w:rsidDel="00E3557A">
          <w:fldChar w:fldCharType="end"/>
        </w:r>
        <w:commentRangeEnd w:id="23"/>
        <w:r w:rsidR="00E6003F" w:rsidDel="00E3557A">
          <w:rPr>
            <w:rStyle w:val="CommentReference"/>
          </w:rPr>
          <w:commentReference w:id="23"/>
        </w:r>
        <w:r w:rsidR="001862B7" w:rsidDel="00E3557A">
          <w:delText xml:space="preserve"> Since 2013 </w:delText>
        </w:r>
      </w:del>
      <w:ins w:id="24" w:author="Mark Green" w:date="2016-08-23T19:47:00Z">
        <w:r w:rsidR="00E3557A">
          <w:t>Recently, t</w:t>
        </w:r>
      </w:ins>
      <w:ins w:id="25" w:author="Mark Green" w:date="2016-08-23T19:46:00Z">
        <w:r w:rsidR="00E3557A">
          <w:t xml:space="preserve">here has been growing evidence of </w:t>
        </w:r>
      </w:ins>
      <w:del w:id="26" w:author="Mark Green" w:date="2016-08-23T19:47:00Z">
        <w:r w:rsidR="001862B7" w:rsidDel="00E3557A">
          <w:delText xml:space="preserve">disturbing results have started to emerge about </w:delText>
        </w:r>
      </w:del>
      <w:r w:rsidR="001862B7">
        <w:t>the possible effects of austerity on elderly mortality</w:t>
      </w:r>
      <w:ins w:id="27" w:author="Mark Green" w:date="2016-08-23T19:47:00Z">
        <w:r w:rsidR="00CD5658">
          <w:t xml:space="preserve"> within the UK</w:t>
        </w:r>
      </w:ins>
      <w:r w:rsidR="001862B7">
        <w:t xml:space="preserve">. </w:t>
      </w:r>
      <w:del w:id="28" w:author="Mark Green" w:date="2016-08-23T19:45:00Z">
        <w:r w:rsidR="004C372C" w:rsidDel="00E3557A">
          <w:delText>In 2016 a paper</w:delText>
        </w:r>
      </w:del>
      <w:ins w:id="29" w:author="Mark Green" w:date="2016-08-23T19:45:00Z">
        <w:r w:rsidR="00E3557A">
          <w:t>One study</w:t>
        </w:r>
      </w:ins>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w:t>
      </w:r>
      <w:proofErr w:type="spellStart"/>
      <w:r w:rsidR="004C372C">
        <w:t>Th</w:t>
      </w:r>
      <w:del w:id="30" w:author="Mark Green" w:date="2016-08-23T19:43:00Z">
        <w:r w:rsidR="004C372C" w:rsidDel="00E3557A">
          <w:delText>i</w:delText>
        </w:r>
      </w:del>
      <w:ins w:id="31" w:author="Mark Green" w:date="2016-08-23T19:43:00Z">
        <w:r w:rsidR="00E3557A">
          <w:t>e</w:t>
        </w:r>
      </w:ins>
      <w:r w:rsidR="004C372C">
        <w:t>s</w:t>
      </w:r>
      <w:proofErr w:type="spellEnd"/>
      <w:r w:rsidR="004C372C">
        <w:t xml:space="preserve"> focus on elderly mortality was prompted by a 2014 </w:t>
      </w:r>
      <w:r w:rsidR="004C372C" w:rsidRPr="0080204B">
        <w:rPr>
          <w:i/>
        </w:rPr>
        <w:t>New Statesman</w:t>
      </w:r>
      <w:r w:rsidR="004C372C">
        <w:t xml:space="preserve"> </w:t>
      </w:r>
      <w:ins w:id="32" w:author="Kate" w:date="2016-08-23T10:37:00Z">
        <w:r w:rsidR="00E6003F">
          <w:t xml:space="preserve">article </w:t>
        </w:r>
      </w:ins>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del w:id="33" w:author="Kate" w:date="2016-08-23T10:37:00Z">
        <w:r w:rsidR="0080204B" w:rsidDel="00E6003F">
          <w:delText xml:space="preserve">deaths in this age group </w:delText>
        </w:r>
        <w:r w:rsidR="00F725D4" w:rsidDel="00E6003F">
          <w:delText>occurred</w:delText>
        </w:r>
      </w:del>
      <w:ins w:id="34" w:author="Kate" w:date="2016-08-23T10:37:00Z">
        <w:r w:rsidR="00E6003F">
          <w:t>mortality</w:t>
        </w:r>
      </w:ins>
      <w:r w:rsidR="00F725D4">
        <w:t xml:space="preserve">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2A9B3BC2" w:rsidR="009C6742" w:rsidRDefault="00E6003F" w:rsidP="00D80E19">
      <w:ins w:id="35" w:author="Kate" w:date="2016-08-23T10:38:00Z">
        <w:r>
          <w:t>A 2015</w:t>
        </w:r>
      </w:ins>
      <w:del w:id="36" w:author="Kate" w:date="2016-08-23T10:38:00Z">
        <w:r w:rsidR="0080204B" w:rsidDel="00E6003F">
          <w:delText>The official</w:delText>
        </w:r>
      </w:del>
      <w:r w:rsidR="0080204B">
        <w:t xml:space="preserve"> Public Health England report</w:t>
      </w:r>
      <w:del w:id="37" w:author="Kate" w:date="2016-08-23T10:38:00Z">
        <w:r w:rsidR="0080204B" w:rsidDel="00E6003F">
          <w:delText>, published in 2015,</w:delText>
        </w:r>
      </w:del>
      <w:r w:rsidR="0080204B">
        <w:t xml:space="preserve"> considered three possible explanations for the tre</w:t>
      </w:r>
      <w:ins w:id="38" w:author="Kate" w:date="2016-08-23T10:38:00Z">
        <w:r>
          <w:t>nds</w:t>
        </w:r>
      </w:ins>
      <w:del w:id="39" w:author="Kate" w:date="2016-08-23T10:38:00Z">
        <w:r w:rsidR="0080204B" w:rsidDel="00E6003F">
          <w:delText>nds</w:delText>
        </w:r>
      </w:del>
      <w:r w:rsidR="0080204B">
        <w:t>: influenza, cold weather, and</w:t>
      </w:r>
      <w:del w:id="40" w:author="Kate" w:date="2016-08-23T10:38:00Z">
        <w:r w:rsidR="0080204B" w:rsidDel="00E6003F">
          <w:delText xml:space="preserve"> a</w:delText>
        </w:r>
      </w:del>
      <w:r w:rsidR="0080204B">
        <w:t xml:space="preserve">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rsidR="0080204B">
        <w:t xml:space="preserve"> </w:t>
      </w:r>
      <w:r w:rsidR="00F95600">
        <w:t xml:space="preserve">If either influenza or cold weather were the main causes of these rises then the following </w:t>
      </w:r>
      <w:ins w:id="41" w:author="Kate" w:date="2016-08-23T10:39:00Z">
        <w:r>
          <w:t>would</w:t>
        </w:r>
      </w:ins>
      <w:del w:id="42" w:author="Kate" w:date="2016-08-23T10:39:00Z">
        <w:r w:rsidR="00F95600" w:rsidDel="00E6003F">
          <w:delText>can</w:delText>
        </w:r>
      </w:del>
      <w:r w:rsidR="00F95600">
        <w:t xml:space="preserve"> be expected: firstly, that the mortality rate rises would be spatially patterned, and secondly that the rises would be a ‘blip’ associated with </w:t>
      </w:r>
      <w:ins w:id="43" w:author="Kate" w:date="2016-08-23T10:39:00Z">
        <w:r>
          <w:t>particular</w:t>
        </w:r>
      </w:ins>
      <w:del w:id="44" w:author="Kate" w:date="2016-08-23T10:39:00Z">
        <w:r w:rsidR="00F95600" w:rsidDel="00E6003F">
          <w:delText>a single</w:delText>
        </w:r>
      </w:del>
      <w:r w:rsidR="00F95600">
        <w:t xml:space="preserve"> year</w:t>
      </w:r>
      <w:ins w:id="45" w:author="Kate" w:date="2016-08-23T10:39:00Z">
        <w:r>
          <w:t>s</w:t>
        </w:r>
      </w:ins>
      <w:r w:rsidR="00F95600">
        <w:t xml:space="preserve"> rather than </w:t>
      </w:r>
      <w:del w:id="46" w:author="Kate" w:date="2016-08-23T10:39:00Z">
        <w:r w:rsidR="00F95600" w:rsidDel="00E6003F">
          <w:delText>continuing from one year to the next</w:delText>
        </w:r>
      </w:del>
      <w:ins w:id="47" w:author="Kate" w:date="2016-08-23T10:39:00Z">
        <w:r>
          <w:t>a trend</w:t>
        </w:r>
      </w:ins>
      <w:r w:rsidR="00F95600">
        <w:t xml:space="preserve">. </w:t>
      </w:r>
      <w:r w:rsidR="009B47F3">
        <w:t>Preliminary analysis has found no e</w:t>
      </w:r>
      <w:r w:rsidR="00091E17">
        <w:t>vidence of spatial patterning</w:t>
      </w:r>
      <w:r w:rsidR="00A20A14">
        <w:t>.</w:t>
      </w:r>
      <w:r w:rsidR="00091E17">
        <w:t xml:space="preserve"> </w:t>
      </w:r>
      <w:commentRangeStart w:id="48"/>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commentRangeEnd w:id="48"/>
      <w:r w:rsidR="00CD5658">
        <w:rPr>
          <w:rStyle w:val="CommentReference"/>
        </w:rPr>
        <w:commentReference w:id="48"/>
      </w:r>
      <w:r w:rsidR="00A20A14">
        <w:t xml:space="preserve"> Artefactual explanations could relate to aggregation biases caused by inadequately controlling for changes in age-composition within an age group</w:t>
      </w:r>
      <w:ins w:id="49" w:author="Mark Green" w:date="2016-08-23T19:52:00Z">
        <w:r w:rsidR="00CD5658">
          <w:t xml:space="preserve"> such as those witnessed in a recent high profile case of rising middle aged mortality rates in the US</w:t>
        </w:r>
      </w:ins>
      <w:del w:id="50" w:author="Kate" w:date="2016-08-23T10:40:00Z">
        <w:r w:rsidR="00A20A14" w:rsidDel="00E6003F">
          <w:delText xml:space="preserve"> </w:delText>
        </w:r>
      </w:del>
      <w:del w:id="51" w:author="Mark Green" w:date="2016-08-23T19:53:00Z">
        <w:r w:rsidR="00A20A14" w:rsidDel="00CD5658">
          <w:delText>for which mortality rates are calculated. Recently</w:delText>
        </w:r>
      </w:del>
      <w:ins w:id="52" w:author="Kate" w:date="2016-08-23T10:40:00Z">
        <w:del w:id="53" w:author="Mark Green" w:date="2016-08-23T19:53:00Z">
          <w:r w:rsidDel="00CD5658">
            <w:delText>,</w:delText>
          </w:r>
        </w:del>
      </w:ins>
      <w:del w:id="54" w:author="Mark Green" w:date="2016-08-23T19:53:00Z">
        <w:r w:rsidR="00A20A14" w:rsidDel="00CD5658">
          <w:delText xml:space="preserve"> it was pointed out that an aggregation bias could be responsible for much of the rise in middle-aged mortality rates in the USA </w:delText>
        </w:r>
        <w:r w:rsidR="006112F4" w:rsidDel="00CD5658">
          <w:delText xml:space="preserve">over recent years, reported in a highly influential paper by Case &amp; Deaton, as the average age of US populations aged between 45 and 54 years </w:delText>
        </w:r>
        <w:r w:rsidR="009C6742" w:rsidDel="00CD5658">
          <w:delText xml:space="preserve">rose </w:delText>
        </w:r>
        <w:r w:rsidR="006112F4" w:rsidDel="00CD5658">
          <w:delText>slightly between 1999 and 2013</w:delText>
        </w:r>
      </w:del>
      <w:del w:id="55" w:author="Kate" w:date="2016-08-23T10:40:00Z">
        <w:r w:rsidR="009C6742" w:rsidDel="00E6003F">
          <w:delText>, meaning some rise in average mortality rate within this strata should be expected</w:delText>
        </w:r>
      </w:del>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w:t>
      </w:r>
      <w:del w:id="56" w:author="Kate" w:date="2016-08-23T10:41:00Z">
        <w:r w:rsidR="006112F4" w:rsidDel="00E6003F">
          <w:delText xml:space="preserve">type of explanation </w:delText>
        </w:r>
      </w:del>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del w:id="57" w:author="Mark Green" w:date="2016-08-23T19:54:00Z">
        <w:r w:rsidR="009C6742" w:rsidDel="00CD5658">
          <w:delText xml:space="preserve"> </w:delText>
        </w:r>
        <w:r w:rsidR="00F725D4" w:rsidDel="00CD5658">
          <w:delText>In contrast</w:delText>
        </w:r>
      </w:del>
      <w:ins w:id="58" w:author="Kate" w:date="2016-08-23T10:41:00Z">
        <w:del w:id="59" w:author="Mark Green" w:date="2016-08-23T19:54:00Z">
          <w:r w:rsidDel="00CD5658">
            <w:delText>,</w:delText>
          </w:r>
        </w:del>
      </w:ins>
      <w:del w:id="60" w:author="Mark Green" w:date="2016-08-23T19:54:00Z">
        <w:r w:rsidR="00F725D4" w:rsidDel="00CD5658">
          <w:delText xml:space="preserve"> </w:delText>
        </w:r>
        <w:r w:rsidR="009B47F3" w:rsidDel="00CD5658">
          <w:delText>the longer elevated mortality rates remain high the greater is the likelihood that</w:delText>
        </w:r>
        <w:r w:rsidR="00F725D4" w:rsidDel="00CD5658">
          <w:delText xml:space="preserve"> the rises are more likely due to austerity. </w:delText>
        </w:r>
        <w:r w:rsidR="00F725D4" w:rsidDel="00CD5658">
          <w:fldChar w:fldCharType="begin" w:fldLock="1"/>
        </w:r>
        <w:r w:rsidR="00F725D4" w:rsidDel="00CD5658">
          <w:del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delInstrText>
        </w:r>
        <w:r w:rsidR="00F725D4" w:rsidDel="00CD5658">
          <w:fldChar w:fldCharType="separate"/>
        </w:r>
        <w:r w:rsidR="00F725D4" w:rsidRPr="00F725D4" w:rsidDel="00CD5658">
          <w:rPr>
            <w:noProof/>
          </w:rPr>
          <w:delText>[5,6,13]</w:delText>
        </w:r>
        <w:r w:rsidR="00F725D4" w:rsidDel="00CD5658">
          <w:fldChar w:fldCharType="end"/>
        </w:r>
      </w:del>
      <w:ins w:id="61" w:author="Mark Green" w:date="2016-08-23T19:56:00Z">
        <w:r w:rsidR="00CD5658">
          <w:t xml:space="preserve"> Similar patterns of rising mortality rates were observed in the most recent mid-year estimates [14], and the consistency of these patterns point towards austerity as opposed the other findings.</w:t>
        </w:r>
      </w:ins>
    </w:p>
    <w:p w14:paraId="447DFEEC" w14:textId="0B0D0EC7" w:rsidR="009C6742" w:rsidDel="00CD5658" w:rsidRDefault="00E6003F" w:rsidP="00D80E19">
      <w:pPr>
        <w:rPr>
          <w:del w:id="62" w:author="Mark Green" w:date="2016-08-23T19:57:00Z"/>
        </w:rPr>
      </w:pPr>
      <w:ins w:id="63" w:author="Kate" w:date="2016-08-23T10:42:00Z">
        <w:del w:id="64" w:author="Mark Green" w:date="2016-08-23T19:57:00Z">
          <w:r w:rsidDel="00CD5658">
            <w:delText>In</w:delText>
          </w:r>
        </w:del>
      </w:ins>
      <w:del w:id="65" w:author="Mark Green" w:date="2016-08-23T19:57:00Z">
        <w:r w:rsidR="009C6742" w:rsidDel="00CD5658">
          <w:delText>On 23 June 2016, mid-year population estimates for England &amp; Wales (covering 1 July to 30 July) were released by the ONS</w:delText>
        </w:r>
        <w:r w:rsidR="00014F0F" w:rsidDel="00CD5658">
          <w:delText>.</w:delText>
        </w:r>
        <w:r w:rsidR="00C753FB" w:rsidDel="00CD5658">
          <w:fldChar w:fldCharType="begin" w:fldLock="1"/>
        </w:r>
        <w:r w:rsidR="0063324F" w:rsidDel="00CD5658">
          <w:del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delInstrText>
        </w:r>
        <w:r w:rsidR="00C753FB" w:rsidDel="00CD5658">
          <w:fldChar w:fldCharType="separate"/>
        </w:r>
        <w:r w:rsidR="00C753FB" w:rsidRPr="00C753FB" w:rsidDel="00CD5658">
          <w:rPr>
            <w:noProof/>
          </w:rPr>
          <w:delText>[14]</w:delText>
        </w:r>
        <w:r w:rsidR="00C753FB" w:rsidDel="00CD5658">
          <w:fldChar w:fldCharType="end"/>
        </w:r>
        <w:r w:rsidR="00014F0F" w:rsidDel="00CD5658">
          <w:delText xml:space="preserve"> </w:delText>
        </w:r>
        <w:r w:rsidR="009C6742" w:rsidDel="00CD5658">
          <w:delText>These data</w:delText>
        </w:r>
        <w:r w:rsidR="00014F0F" w:rsidDel="00CD5658">
          <w:delText xml:space="preserve">, </w:delText>
        </w:r>
        <w:r w:rsidR="009C6742" w:rsidDel="00CD5658">
          <w:delText>disaggregated by age in single years up to age 89 years</w:delText>
        </w:r>
        <w:r w:rsidR="00014F0F" w:rsidDel="00CD5658">
          <w:delTex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delText>
        </w:r>
      </w:del>
    </w:p>
    <w:p w14:paraId="30A96AC5" w14:textId="77777777" w:rsidR="00D80E19" w:rsidRDefault="00B801AF" w:rsidP="00B801AF">
      <w:pPr>
        <w:pStyle w:val="Heading2"/>
      </w:pPr>
      <w:r>
        <w:t>Slower improvements are still falls against expectations</w:t>
      </w:r>
    </w:p>
    <w:p w14:paraId="6E71C288" w14:textId="5E26AB9B" w:rsidR="00B801AF" w:rsidRDefault="00B801AF" w:rsidP="00B801AF">
      <w:r>
        <w:t xml:space="preserve">The fact that death rates in some elderly age groups have risen in recent years should be of great concern </w:t>
      </w:r>
      <w:ins w:id="66" w:author="Kate" w:date="2016-08-23T10:46:00Z">
        <w:r w:rsidR="00E6003F">
          <w:t xml:space="preserve">as </w:t>
        </w:r>
      </w:ins>
      <w:del w:id="67" w:author="Kate" w:date="2016-08-23T10:46:00Z">
        <w:r w:rsidDel="00E6003F">
          <w:delText xml:space="preserve">given that </w:delText>
        </w:r>
      </w:del>
      <w:r>
        <w:t>the tendency and expectation for many decades has been for the risk of death at most ages</w:t>
      </w:r>
      <w:r w:rsidR="00360F11">
        <w:t>, especially older ages,</w:t>
      </w:r>
      <w:r>
        <w:t xml:space="preserve"> </w:t>
      </w:r>
      <w:del w:id="68" w:author="Kate" w:date="2016-08-23T10:43:00Z">
        <w:r w:rsidDel="00E6003F">
          <w:delText xml:space="preserve">to continue </w:delText>
        </w:r>
      </w:del>
      <w:r>
        <w:t>to decline.</w:t>
      </w:r>
      <w:r w:rsidR="003C472A">
        <w:t xml:space="preserve"> Reasons </w:t>
      </w:r>
      <w:ins w:id="69" w:author="Mark Green" w:date="2016-08-23T19:58:00Z">
        <w:r w:rsidR="002F1EB9">
          <w:t xml:space="preserve">for the previous declines </w:t>
        </w:r>
      </w:ins>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ins w:id="70" w:author="Kate" w:date="2016-08-23T10:46:00Z">
        <w:r w:rsidR="00E6003F">
          <w:t>ould</w:t>
        </w:r>
      </w:ins>
      <w:del w:id="71" w:author="Kate" w:date="2016-08-23T10:46:00Z">
        <w:r w:rsidR="00B279B3" w:rsidDel="00E6003F">
          <w:delText>an</w:delText>
        </w:r>
      </w:del>
      <w:del w:id="72" w:author="Kate" w:date="2016-08-23T10:43:00Z">
        <w:r w:rsidR="00B279B3" w:rsidDel="00E6003F">
          <w:delText xml:space="preserve"> do much to</w:delText>
        </w:r>
      </w:del>
      <w:r w:rsidR="00B279B3">
        <w:t xml:space="preserve"> alter these long-term dynamics</w:t>
      </w:r>
      <w:r w:rsidR="00360F11">
        <w:fldChar w:fldCharType="begin" w:fldLock="1"/>
      </w:r>
      <w:r w:rsidR="00360F11">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360F11">
        <w:fldChar w:fldCharType="separate"/>
      </w:r>
      <w:r w:rsidR="00360F11" w:rsidRPr="00683C38">
        <w:rPr>
          <w:noProof/>
        </w:rPr>
        <w:t>[17–19]</w:t>
      </w:r>
      <w:r w:rsidR="00360F11">
        <w:fldChar w:fldCharType="end"/>
      </w:r>
      <w:r w:rsidR="00B279B3">
        <w:t xml:space="preserve">. </w:t>
      </w:r>
      <w:del w:id="73" w:author="Kate" w:date="2016-08-23T10:48:00Z">
        <w:r w:rsidR="00B279B3" w:rsidDel="00E6003F">
          <w:delText xml:space="preserve">A comparison with economic growth is illustrative. </w:delText>
        </w:r>
      </w:del>
      <w:r w:rsidR="00B279B3">
        <w:t xml:space="preserve">Figure 1 shows how per capita GDP </w:t>
      </w:r>
      <w:r w:rsidR="00815060">
        <w:t xml:space="preserve">(not inflation adjusted) </w:t>
      </w:r>
      <w:ins w:id="74" w:author="Kate" w:date="2016-08-23T10:48:00Z">
        <w:r w:rsidR="00E6003F">
          <w:t>increased between</w:t>
        </w:r>
      </w:ins>
      <w:del w:id="75" w:author="Kate" w:date="2016-08-23T10:48:00Z">
        <w:r w:rsidR="00B279B3" w:rsidDel="00E6003F">
          <w:delText>has rise</w:delText>
        </w:r>
        <w:r w:rsidR="00815060" w:rsidDel="00E6003F">
          <w:delText>n since</w:delText>
        </w:r>
      </w:del>
      <w:r w:rsidR="00815060">
        <w:t xml:space="preserve"> 1950</w:t>
      </w:r>
      <w:ins w:id="76" w:author="Kate" w:date="2016-08-23T10:48:00Z">
        <w:r w:rsidR="00E6003F">
          <w:t xml:space="preserve"> and 2008</w:t>
        </w:r>
      </w:ins>
      <w:r w:rsidR="00815060">
        <w:t xml:space="preserve"> in England &amp; Wales, using</w:t>
      </w:r>
      <w:ins w:id="77" w:author="Kate" w:date="2016-08-23T10:49:00Z">
        <w:r w:rsidR="00E6003F">
          <w:t xml:space="preserve"> </w:t>
        </w:r>
      </w:ins>
      <w:del w:id="78" w:author="Kate" w:date="2016-08-23T10:49:00Z">
        <w:r w:rsidR="00815060" w:rsidDel="00E6003F">
          <w:delText xml:space="preserve"> total </w:delText>
        </w:r>
      </w:del>
      <w:r w:rsidR="00815060">
        <w:t>annual</w:t>
      </w:r>
      <w:ins w:id="79" w:author="Kate" w:date="2016-08-23T10:49:00Z">
        <w:r w:rsidR="00E6003F">
          <w:t xml:space="preserve"> </w:t>
        </w:r>
      </w:ins>
      <w:del w:id="80" w:author="Kate" w:date="2016-08-23T10:49:00Z">
        <w:r w:rsidR="00815060" w:rsidDel="00E6003F">
          <w:delText xml:space="preserve"> GDP </w:delText>
        </w:r>
      </w:del>
      <w:r w:rsidR="00815060">
        <w:t xml:space="preserve">estimates from </w:t>
      </w:r>
      <w:del w:id="81" w:author="Kate" w:date="2016-08-23T10:46:00Z">
        <w:r w:rsidR="00815060" w:rsidRPr="004D5091" w:rsidDel="00E6003F">
          <w:rPr>
            <w:highlight w:val="yellow"/>
          </w:rPr>
          <w:delText xml:space="preserve">the </w:delText>
        </w:r>
      </w:del>
      <w:r w:rsidR="00815060" w:rsidRPr="004D5091">
        <w:rPr>
          <w:highlight w:val="yellow"/>
        </w:rPr>
        <w:t>ONS</w:t>
      </w:r>
      <w:ins w:id="82" w:author="Kate" w:date="2016-08-23T10:46:00Z">
        <w:r w:rsidR="00E6003F">
          <w:t>.</w:t>
        </w:r>
      </w:ins>
      <w:del w:id="83" w:author="Kate" w:date="2016-08-23T10:46:00Z">
        <w:r w:rsidR="00815060" w:rsidRPr="004D5091" w:rsidDel="00E6003F">
          <w:rPr>
            <w:highlight w:val="yellow"/>
          </w:rPr>
          <w:delText>,</w:delText>
        </w:r>
        <w:r w:rsidR="00815060" w:rsidDel="00E6003F">
          <w:delText>.</w:delText>
        </w:r>
      </w:del>
      <w:r w:rsidR="00815060">
        <w:t xml:space="preserve">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 xml:space="preserve">The line shows the trend </w:t>
      </w:r>
      <w:del w:id="84" w:author="Kate" w:date="2016-08-23T10:49:00Z">
        <w:r w:rsidR="00815060" w:rsidDel="00E6003F">
          <w:delText xml:space="preserve">of log per capita GDP </w:delText>
        </w:r>
      </w:del>
      <w:r w:rsidR="00815060">
        <w:t xml:space="preserve">against time </w:t>
      </w:r>
      <w:del w:id="85" w:author="Kate" w:date="2016-08-23T10:49:00Z">
        <w:r w:rsidR="00815060" w:rsidDel="00E6003F">
          <w:delText xml:space="preserve">over the period 1950 </w:delText>
        </w:r>
      </w:del>
      <w:r w:rsidR="00815060">
        <w:t xml:space="preserve">to 2008 inclusive, which is then extrapolated to 2015. </w:t>
      </w:r>
      <w:del w:id="86" w:author="Kate" w:date="2016-08-23T10:49:00Z">
        <w:r w:rsidR="00B64833" w:rsidDel="00E6003F">
          <w:delText>Over the period</w:delText>
        </w:r>
      </w:del>
      <w:proofErr w:type="gramStart"/>
      <w:ins w:id="87" w:author="Kate" w:date="2016-08-23T10:49:00Z">
        <w:r w:rsidR="00E6003F">
          <w:t>Between</w:t>
        </w:r>
      </w:ins>
      <w:r w:rsidR="00B64833">
        <w:t xml:space="preserve"> 1950-2008</w:t>
      </w:r>
      <w:ins w:id="88" w:author="Kate" w:date="2016-08-23T10:50:00Z">
        <w:r w:rsidR="00E6003F">
          <w:t>,</w:t>
        </w:r>
      </w:ins>
      <w:proofErr w:type="gramEnd"/>
      <w:r w:rsidR="00B64833">
        <w:t xml:space="preserve"> the statistical fit of this trend line is extremely high (R</w:t>
      </w:r>
      <w:r w:rsidR="00B64833" w:rsidRPr="00B64833">
        <w:rPr>
          <w:vertAlign w:val="superscript"/>
        </w:rPr>
        <w:t>2</w:t>
      </w:r>
      <w:r w:rsidR="00B64833">
        <w:t xml:space="preserve"> </w:t>
      </w:r>
      <w:ins w:id="89" w:author="Mark Green" w:date="2016-08-23T19:59:00Z">
        <w:r w:rsidR="002F1EB9">
          <w:t>=</w:t>
        </w:r>
      </w:ins>
      <w:del w:id="90" w:author="Mark Green" w:date="2016-08-23T19:59:00Z">
        <w:r w:rsidR="00B64833" w:rsidDel="002F1EB9">
          <w:delText>of</w:delText>
        </w:r>
      </w:del>
      <w:r w:rsidR="00B64833">
        <w:t xml:space="preserve"> 0.98) but after 2008 the shaded region, showing the difference between actual and projected per capita GDP, has grown ever larger. In 200</w:t>
      </w:r>
      <w:r w:rsidR="007818D4">
        <w:t>9</w:t>
      </w:r>
      <w:r w:rsidR="00B64833">
        <w:t xml:space="preserve"> the gap amounted to</w:t>
      </w:r>
      <w:del w:id="91" w:author="Kate" w:date="2016-08-23T10:50:00Z">
        <w:r w:rsidR="00B64833" w:rsidDel="00E6003F">
          <w:delText xml:space="preserve"> around</w:delText>
        </w:r>
      </w:del>
      <w:r w:rsidR="00B64833">
        <w:t xml:space="preserve"> £6,800 per person; by 2015 it had grown to more than £13,400 per person. </w:t>
      </w:r>
      <w:r w:rsidR="007818D4">
        <w:t xml:space="preserve">Before </w:t>
      </w:r>
      <w:del w:id="92" w:author="Kate" w:date="2016-08-23T10:50:00Z">
        <w:r w:rsidR="007818D4" w:rsidDel="00E6003F">
          <w:delText xml:space="preserve">the </w:delText>
        </w:r>
      </w:del>
      <w:r w:rsidR="007818D4">
        <w:t>2008</w:t>
      </w:r>
      <w:del w:id="93" w:author="Kate" w:date="2016-08-23T10:51:00Z">
        <w:r w:rsidR="007818D4" w:rsidDel="00E6003F">
          <w:delText xml:space="preserve"> re</w:delText>
        </w:r>
      </w:del>
      <w:del w:id="94" w:author="Kate" w:date="2016-08-23T10:50:00Z">
        <w:r w:rsidR="007818D4" w:rsidDel="00E6003F">
          <w:delText>cession</w:delText>
        </w:r>
      </w:del>
      <w:r w:rsidR="007818D4">
        <w:t>, all previous recessions had been followed by one or more years of catch-up</w:t>
      </w:r>
      <w:ins w:id="95" w:author="Kate" w:date="2016-08-23T10:51:00Z">
        <w:r w:rsidR="00E6003F">
          <w:t xml:space="preserve"> </w:t>
        </w:r>
      </w:ins>
      <w:del w:id="96" w:author="Kate" w:date="2016-08-23T10:51:00Z">
        <w:r w:rsidR="007818D4" w:rsidDel="00E6003F">
          <w:delText xml:space="preserve">, of faster-than-trend </w:delText>
        </w:r>
      </w:del>
      <w:r w:rsidR="007818D4">
        <w:t>growth in per capita GDP. Nothing similar occurred after 2008,</w:t>
      </w:r>
      <w:del w:id="97" w:author="Kate" w:date="2016-08-23T10:51:00Z">
        <w:r w:rsidR="007818D4" w:rsidDel="00E6003F">
          <w:delText xml:space="preserve"> </w:delText>
        </w:r>
        <w:r w:rsidR="002424F4" w:rsidDel="00E6003F">
          <w:delText>and</w:delText>
        </w:r>
      </w:del>
      <w:r w:rsidR="002424F4">
        <w:t xml:space="preserve"> instead per capita GDP in 2015 has barely recovered to pre</w:t>
      </w:r>
      <w:ins w:id="98" w:author="Kate" w:date="2016-08-23T10:51:00Z">
        <w:r w:rsidR="00E6003F">
          <w:t>-</w:t>
        </w:r>
      </w:ins>
      <w:del w:id="99" w:author="Kate" w:date="2016-08-23T10:51:00Z">
        <w:r w:rsidR="002424F4" w:rsidDel="00E6003F">
          <w:delText xml:space="preserve"> </w:delText>
        </w:r>
      </w:del>
      <w:r w:rsidR="002424F4">
        <w:t xml:space="preserve">GFC levels. Although </w:t>
      </w:r>
      <w:del w:id="100" w:author="Kate" w:date="2016-08-23T10:51:00Z">
        <w:r w:rsidR="002424F4" w:rsidDel="00E6003F">
          <w:delText xml:space="preserve">a </w:delText>
        </w:r>
      </w:del>
      <w:r w:rsidR="002424F4">
        <w:t>similar down shift</w:t>
      </w:r>
      <w:ins w:id="101" w:author="Kate" w:date="2016-08-23T10:52:00Z">
        <w:r w:rsidR="00E6003F">
          <w:t xml:space="preserve"> in </w:t>
        </w:r>
      </w:ins>
      <w:del w:id="102" w:author="Kate" w:date="2016-08-23T10:52:00Z">
        <w:r w:rsidR="002424F4" w:rsidDel="00E6003F">
          <w:delText xml:space="preserve"> in the fundamental rate of </w:delText>
        </w:r>
      </w:del>
      <w:r w:rsidR="002424F4">
        <w:t xml:space="preserve">economic growth </w:t>
      </w:r>
      <w:del w:id="103" w:author="Kate" w:date="2016-08-23T10:52:00Z">
        <w:r w:rsidR="0057497B" w:rsidDel="00E6003F">
          <w:delText xml:space="preserve">has </w:delText>
        </w:r>
      </w:del>
      <w:r w:rsidR="0057497B">
        <w:t xml:space="preserve">occurred in many rich countries, </w:t>
      </w:r>
      <w:del w:id="104" w:author="Kate" w:date="2016-08-23T10:52:00Z">
        <w:r w:rsidR="0057497B" w:rsidDel="00E6003F">
          <w:delText>prompting discussion amongst economists of a ‘secular stagnation’,</w:delText>
        </w:r>
        <w:r w:rsidR="0063324F" w:rsidDel="00E6003F">
          <w:delText xml:space="preserve"> </w:delText>
        </w:r>
      </w:del>
      <w:commentRangeStart w:id="105"/>
      <w:del w:id="106" w:author="Jonathan Minton" w:date="2016-09-02T08:42:00Z">
        <w:r w:rsidR="0063324F" w:rsidDel="008C441F">
          <w:fldChar w:fldCharType="begin" w:fldLock="1"/>
        </w:r>
        <w:r w:rsidR="004D5091" w:rsidDel="008C441F">
          <w:del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delInstrText>
        </w:r>
        <w:r w:rsidR="0063324F" w:rsidDel="008C441F">
          <w:fldChar w:fldCharType="separate"/>
        </w:r>
        <w:r w:rsidR="004D5091" w:rsidRPr="004D5091" w:rsidDel="008C441F">
          <w:rPr>
            <w:noProof/>
          </w:rPr>
          <w:delText>[21,22]</w:delText>
        </w:r>
        <w:r w:rsidR="0063324F" w:rsidDel="008C441F">
          <w:fldChar w:fldCharType="end"/>
        </w:r>
        <w:commentRangeEnd w:id="105"/>
        <w:r w:rsidR="00E6003F" w:rsidDel="008C441F">
          <w:rPr>
            <w:rStyle w:val="CommentReference"/>
          </w:rPr>
          <w:commentReference w:id="105"/>
        </w:r>
        <w:r w:rsidR="0063324F" w:rsidDel="008C441F">
          <w:delText xml:space="preserve"> </w:delText>
        </w:r>
        <w:r w:rsidR="0057497B" w:rsidDel="008C441F">
          <w:delText xml:space="preserve"> </w:delText>
        </w:r>
      </w:del>
      <w:r w:rsidR="0057497B">
        <w:t xml:space="preserve">the disparity between </w:t>
      </w:r>
      <w:del w:id="107" w:author="Kate" w:date="2016-08-23T10:53:00Z">
        <w:r w:rsidR="0057497B" w:rsidDel="00E6003F">
          <w:delText xml:space="preserve">current </w:delText>
        </w:r>
      </w:del>
      <w:ins w:id="108" w:author="Kate" w:date="2016-08-23T10:53:00Z">
        <w:r w:rsidR="00E6003F">
          <w:t xml:space="preserve">actual </w:t>
        </w:r>
      </w:ins>
      <w:r w:rsidR="0057497B">
        <w:t xml:space="preserve">and projected levels in the UK are especially severe. </w:t>
      </w:r>
      <w:r w:rsidR="0011555F">
        <w:t>Furthermore many other rich countries increased public spending as a proportion of GDP to protect their populations. In the UK the government after 2010 cut public spending as a proportion of GDP even as GDP itself fell.</w:t>
      </w:r>
    </w:p>
    <w:p w14:paraId="2879D9E7" w14:textId="77777777" w:rsidR="004F5839" w:rsidRDefault="004F5839" w:rsidP="004F5839">
      <w:pPr>
        <w:pStyle w:val="Caption"/>
        <w:keepNext/>
      </w:pPr>
      <w:r>
        <w:lastRenderedPageBreak/>
        <w:t xml:space="preserve">Figure </w:t>
      </w:r>
      <w:fldSimple w:instr=" SEQ Figure \* ARABIC ">
        <w:r>
          <w:rPr>
            <w:noProof/>
          </w:rPr>
          <w:t>1</w:t>
        </w:r>
      </w:fldSimple>
      <w:r>
        <w:t xml:space="preserve"> </w:t>
      </w:r>
      <w:proofErr w:type="gramStart"/>
      <w:r>
        <w:t>Per</w:t>
      </w:r>
      <w:proofErr w:type="gramEnd"/>
      <w:r>
        <w:t xml:space="preserve"> capita GDP against trend, 1950 to 2015; </w:t>
      </w:r>
    </w:p>
    <w:p w14:paraId="65A94D94" w14:textId="77777777" w:rsidR="004F5839" w:rsidRDefault="004F5839" w:rsidP="004F5839">
      <w:commentRangeStart w:id="109"/>
      <w:r>
        <w:rPr>
          <w:noProof/>
          <w:lang w:eastAsia="en-GB"/>
        </w:rPr>
        <w:drawing>
          <wp:inline distT="0" distB="0" distL="0" distR="0" wp14:anchorId="713197FD" wp14:editId="5E4C52FF">
            <wp:extent cx="4536440" cy="3240000"/>
            <wp:effectExtent l="0" t="0" r="10160" b="11430"/>
            <wp:docPr id="1" name="Picture 1" descr="E:\repos\danny_elderly_mort\figures\intro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figures\intro_stri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57135"/>
                    <a:stretch/>
                  </pic:blipFill>
                  <pic:spPr bwMode="auto">
                    <a:xfrm>
                      <a:off x="0" y="0"/>
                      <a:ext cx="4536440" cy="32400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9"/>
      <w:r w:rsidR="00E6003F">
        <w:rPr>
          <w:rStyle w:val="CommentReference"/>
        </w:rPr>
        <w:commentReference w:id="109"/>
      </w:r>
    </w:p>
    <w:p w14:paraId="523647A6" w14:textId="2B121EBA" w:rsidR="004F5839" w:rsidRDefault="004F5839" w:rsidP="004F5839">
      <w:r>
        <w:rPr>
          <w:b/>
        </w:rPr>
        <w:t>Notes</w:t>
      </w:r>
      <w:r>
        <w:t xml:space="preserve">: </w:t>
      </w:r>
      <w:r>
        <w:rPr>
          <w:b/>
        </w:rPr>
        <w:t>Data Sources: (A) ONS; HMD</w:t>
      </w:r>
    </w:p>
    <w:p w14:paraId="076796FB" w14:textId="77777777" w:rsidR="004F5839" w:rsidRDefault="004F5839" w:rsidP="00B801AF"/>
    <w:p w14:paraId="2C17CF56" w14:textId="76B8B2E8" w:rsidR="004F5839" w:rsidDel="006B38EC" w:rsidRDefault="004F5839" w:rsidP="00B801AF">
      <w:pPr>
        <w:rPr>
          <w:del w:id="110" w:author="Kate" w:date="2016-08-23T10:55:00Z"/>
        </w:rPr>
      </w:pPr>
      <w:commentRangeStart w:id="111"/>
    </w:p>
    <w:p w14:paraId="1D40D9BD" w14:textId="12F5B160" w:rsidR="0055282F" w:rsidRDefault="0063324F" w:rsidP="00B801AF">
      <w:del w:id="112" w:author="Kate" w:date="2016-08-23T10:55:00Z">
        <w:r w:rsidDel="006B38EC">
          <w:delText>Trends in life expectancy at birth in the UK and other rich nations have been repeatedly underestimated because the downwards trends in the mortality risks at most ages have not been accounted for in projections</w:delText>
        </w:r>
        <w:r w:rsidR="0011555F" w:rsidDel="006B38EC">
          <w:delText xml:space="preserve">. </w:delText>
        </w:r>
        <w:r w:rsidDel="006B38EC">
          <w:delText>One way of seeing this</w:delText>
        </w:r>
        <w:r w:rsidR="00521040" w:rsidDel="006B38EC">
          <w:delText xml:space="preserve"> is to consider figure 2, which shows, for England &amp; Wales, how 12 month mortality rates at different ages have changed between consecutive birth cohorts, presenting these data a</w:delText>
        </w:r>
        <w:r w:rsidR="00305EB9" w:rsidDel="006B38EC">
          <w:delText>s if they are orienteering maps,</w:delText>
        </w:r>
        <w:r w:rsidR="00521040" w:rsidDel="006B38EC">
          <w:delText xml:space="preserve"> </w:delText>
        </w:r>
        <w:r w:rsidR="00305EB9" w:rsidDel="006B38EC">
          <w:delText xml:space="preserve">with </w:delText>
        </w:r>
        <w:r w:rsidR="00521040" w:rsidDel="006B38EC">
          <w:delText>a series of contour lines</w:delText>
        </w:r>
        <w:r w:rsidR="00305EB9" w:rsidDel="006B38EC">
          <w:delText>.</w:delText>
        </w:r>
        <w:r w:rsidR="00521040" w:rsidDel="006B38EC">
          <w:delText xml:space="preserve"> </w:delText>
        </w:r>
        <w:r w:rsidR="00305EB9" w:rsidDel="006B38EC">
          <w:fldChar w:fldCharType="begin" w:fldLock="1"/>
        </w:r>
        <w:r w:rsidR="004D5091" w:rsidDel="006B38EC">
          <w:del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delInstrText>
        </w:r>
        <w:r w:rsidR="00305EB9" w:rsidDel="006B38EC">
          <w:fldChar w:fldCharType="separate"/>
        </w:r>
        <w:r w:rsidR="004D5091" w:rsidRPr="004D5091" w:rsidDel="006B38EC">
          <w:rPr>
            <w:noProof/>
          </w:rPr>
          <w:delText>[23–25]</w:delText>
        </w:r>
        <w:r w:rsidR="00305EB9" w:rsidDel="006B38EC">
          <w:fldChar w:fldCharType="end"/>
        </w:r>
        <w:r w:rsidR="00305EB9" w:rsidDel="006B38EC">
          <w:delText xml:space="preserve"> </w:delText>
        </w:r>
        <w:r w:rsidR="00521040" w:rsidDel="006B38EC">
          <w:delText>In this demographic map the contour lines indicate the age at which different birth cohorts first experience a given 12 month mortality risk. Most of these contour lines have been moving steadily to the right, to be faced at ever older ages</w:delText>
        </w:r>
        <w:r w:rsidR="00AC7DA4" w:rsidDel="006B38EC">
          <w:delText xml:space="preserve">. A standard simplifying assumption made in many population projections is that the age-specific mortality rates observed in the last year </w:delText>
        </w:r>
        <w:r w:rsidR="0055282F" w:rsidDel="006B38EC">
          <w:delText xml:space="preserve">will simply continue in future years. </w:delText>
        </w:r>
        <w:r w:rsidR="00671E81" w:rsidDel="006B38EC">
          <w:delText xml:space="preserve">An important exception to this simplifying assumptions is in a recent spatiotemporal model published in the Lancet, which models both linear age-specific trends in mortality rates as well as spatial variations. </w:delText>
        </w:r>
        <w:r w:rsidR="00671E81" w:rsidDel="006B38EC">
          <w:fldChar w:fldCharType="begin" w:fldLock="1"/>
        </w:r>
        <w:r w:rsidR="004D5091" w:rsidDel="006B38EC">
          <w:del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delInstrText>
        </w:r>
        <w:r w:rsidR="00671E81" w:rsidDel="006B38EC">
          <w:fldChar w:fldCharType="separate"/>
        </w:r>
        <w:r w:rsidR="004D5091" w:rsidRPr="004D5091" w:rsidDel="006B38EC">
          <w:rPr>
            <w:noProof/>
          </w:rPr>
          <w:delText>[26]</w:delText>
        </w:r>
        <w:r w:rsidR="00671E81" w:rsidDel="006B38EC">
          <w:fldChar w:fldCharType="end"/>
        </w:r>
        <w:r w:rsidR="00671E81" w:rsidDel="006B38EC">
          <w:delText xml:space="preserve"> </w:delText>
        </w:r>
        <w:r w:rsidR="0055282F" w:rsidDel="006B38EC">
          <w:delText>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w:delText>
        </w:r>
        <w:r w:rsidR="0011555F" w:rsidDel="006B38EC">
          <w:delText xml:space="preserve"> (who died in high numbers in World War One</w:delText>
        </w:r>
      </w:del>
      <w:commentRangeEnd w:id="111"/>
      <w:r w:rsidR="006B38EC">
        <w:rPr>
          <w:rStyle w:val="CommentReference"/>
        </w:rPr>
        <w:commentReference w:id="111"/>
      </w:r>
      <w:del w:id="113" w:author="Kate" w:date="2016-08-23T10:55:00Z">
        <w:r w:rsidR="0011555F" w:rsidDel="006B38EC">
          <w:delText>)</w:delText>
        </w:r>
        <w:r w:rsidR="0055282F" w:rsidDel="006B38EC">
          <w:delText>.</w:delText>
        </w:r>
      </w:del>
      <w:r w:rsidR="0055282F">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5458753" w:rsidR="002074F1" w:rsidDel="008C441F" w:rsidRDefault="00E10AAF" w:rsidP="002074F1">
      <w:pPr>
        <w:rPr>
          <w:del w:id="114" w:author="Jonathan Minton" w:date="2016-09-02T08:45:00Z"/>
        </w:rPr>
      </w:pPr>
      <w:r>
        <w:t>Mid-year p</w:t>
      </w:r>
      <w:r w:rsidR="00981ADB">
        <w:t xml:space="preserve">opulation estimates and registered deaths in England &amp; Wales, for each year from </w:t>
      </w:r>
      <w:commentRangeStart w:id="115"/>
      <w:del w:id="116" w:author="Jonathan Minton" w:date="2016-09-02T08:43:00Z">
        <w:r w:rsidR="00981ADB" w:rsidRPr="006B38EC" w:rsidDel="008C441F">
          <w:rPr>
            <w:highlight w:val="yellow"/>
            <w:rPrChange w:id="117" w:author="Kate" w:date="2016-08-23T11:04:00Z">
              <w:rPr/>
            </w:rPrChange>
          </w:rPr>
          <w:delText>1961</w:delText>
        </w:r>
        <w:commentRangeEnd w:id="115"/>
        <w:r w:rsidR="006B38EC" w:rsidDel="008C441F">
          <w:rPr>
            <w:rStyle w:val="CommentReference"/>
          </w:rPr>
          <w:commentReference w:id="115"/>
        </w:r>
        <w:r w:rsidR="00981ADB" w:rsidDel="008C441F">
          <w:delText xml:space="preserve"> </w:delText>
        </w:r>
      </w:del>
      <w:ins w:id="118" w:author="Jonathan Minton" w:date="2016-09-02T08:43:00Z">
        <w:r w:rsidR="008C441F">
          <w:t xml:space="preserve">1990 </w:t>
        </w:r>
      </w:ins>
      <w:r w:rsidR="00981ADB">
        <w:t>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w:t>
      </w:r>
      <w:ins w:id="119" w:author="Jonathan Minton" w:date="2016-09-02T08:44:00Z">
        <w:r w:rsidR="008C441F">
          <w:t>, though mid-year population counts are estimated for ages 90 and above</w:t>
        </w:r>
      </w:ins>
      <w:ins w:id="120" w:author="Jonathan Minton" w:date="2016-09-02T08:45:00Z">
        <w:r w:rsidR="008C441F">
          <w:t xml:space="preserve"> </w:t>
        </w:r>
      </w:ins>
      <w:ins w:id="121" w:author="Kate" w:date="2016-08-23T10:57:00Z">
        <w:del w:id="122" w:author="Jonathan Minton" w:date="2016-09-02T08:44:00Z">
          <w:r w:rsidR="006B38EC" w:rsidDel="008C441F">
            <w:delText xml:space="preserve">. </w:delText>
          </w:r>
        </w:del>
      </w:ins>
      <w:commentRangeStart w:id="123"/>
      <w:commentRangeStart w:id="124"/>
      <w:del w:id="125" w:author="Jonathan Minton" w:date="2016-09-02T08:44:00Z">
        <w:r w:rsidRPr="006B38EC" w:rsidDel="008C441F">
          <w:rPr>
            <w:highlight w:val="yellow"/>
            <w:rPrChange w:id="126" w:author="Kate" w:date="2016-08-23T11:05:00Z">
              <w:rPr/>
            </w:rPrChange>
          </w:rPr>
          <w:delText xml:space="preserve">, though mid year population estimates for ages 90 and above are produced using the Kannisto-Thatcher survival ratio method, and so subject to more model dependence than estimates at some younger ages. </w:delText>
        </w:r>
      </w:del>
      <w:r w:rsidR="00137271" w:rsidRPr="006B38EC">
        <w:rPr>
          <w:highlight w:val="yellow"/>
          <w:rPrChange w:id="127" w:author="Kate" w:date="2016-08-23T11:05:00Z">
            <w:rPr/>
          </w:rPrChange>
        </w:rPr>
        <w:fldChar w:fldCharType="begin" w:fldLock="1"/>
      </w:r>
      <w:r w:rsidR="004D5091" w:rsidRPr="006B38EC">
        <w:rPr>
          <w:highlight w:val="yellow"/>
          <w:rPrChange w:id="128" w:author="Kate" w:date="2016-08-23T11:05:00Z">
            <w:rPr/>
          </w:rPrChange>
        </w:rPr>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rsidRPr="006B38EC">
        <w:rPr>
          <w:highlight w:val="yellow"/>
          <w:rPrChange w:id="129" w:author="Kate" w:date="2016-08-23T11:05:00Z">
            <w:rPr/>
          </w:rPrChange>
        </w:rPr>
        <w:fldChar w:fldCharType="separate"/>
      </w:r>
      <w:r w:rsidR="004D5091" w:rsidRPr="006B38EC">
        <w:rPr>
          <w:noProof/>
          <w:highlight w:val="yellow"/>
          <w:rPrChange w:id="130" w:author="Kate" w:date="2016-08-23T11:05:00Z">
            <w:rPr>
              <w:noProof/>
            </w:rPr>
          </w:rPrChange>
        </w:rPr>
        <w:t>[28]</w:t>
      </w:r>
      <w:r w:rsidR="00137271" w:rsidRPr="006B38EC">
        <w:rPr>
          <w:highlight w:val="yellow"/>
          <w:rPrChange w:id="131" w:author="Kate" w:date="2016-08-23T11:05:00Z">
            <w:rPr/>
          </w:rPrChange>
        </w:rPr>
        <w:fldChar w:fldCharType="end"/>
      </w:r>
      <w:r w:rsidR="00137271" w:rsidRPr="006B38EC">
        <w:rPr>
          <w:highlight w:val="yellow"/>
          <w:rPrChange w:id="132" w:author="Kate" w:date="2016-08-23T11:05:00Z">
            <w:rPr/>
          </w:rPrChange>
        </w:rPr>
        <w:t xml:space="preserve"> </w:t>
      </w:r>
      <w:del w:id="133" w:author="Jonathan Minton" w:date="2016-09-02T08:44:00Z">
        <w:r w:rsidRPr="006B38EC" w:rsidDel="008C441F">
          <w:rPr>
            <w:highlight w:val="yellow"/>
            <w:rPrChange w:id="134" w:author="Kate" w:date="2016-08-23T11:05:00Z">
              <w:rPr/>
            </w:rPrChange>
          </w:rPr>
          <w:delText xml:space="preserve">However </w:delText>
        </w:r>
        <w:r w:rsidR="004B259F" w:rsidRPr="006B38EC" w:rsidDel="008C441F">
          <w:rPr>
            <w:highlight w:val="yellow"/>
            <w:rPrChange w:id="135" w:author="Kate" w:date="2016-08-23T11:05:00Z">
              <w:rPr/>
            </w:rPrChange>
          </w:rPr>
          <w:delText xml:space="preserve">it is also known that </w:delText>
        </w:r>
        <w:r w:rsidRPr="006B38EC" w:rsidDel="008C441F">
          <w:rPr>
            <w:highlight w:val="yellow"/>
            <w:rPrChange w:id="136" w:author="Kate" w:date="2016-08-23T11:05:00Z">
              <w:rPr/>
            </w:rPrChange>
          </w:rPr>
          <w:delText xml:space="preserve">migration propensities </w:delText>
        </w:r>
        <w:r w:rsidR="00137271" w:rsidRPr="006B38EC" w:rsidDel="008C441F">
          <w:rPr>
            <w:highlight w:val="yellow"/>
            <w:rPrChange w:id="137" w:author="Kate" w:date="2016-08-23T11:05:00Z">
              <w:rPr/>
            </w:rPrChange>
          </w:rPr>
          <w:delText>are low at these older ages</w:delText>
        </w:r>
        <w:r w:rsidR="004B259F" w:rsidRPr="006B38EC" w:rsidDel="008C441F">
          <w:rPr>
            <w:highlight w:val="yellow"/>
            <w:rPrChange w:id="138" w:author="Kate" w:date="2016-08-23T11:05:00Z">
              <w:rPr/>
            </w:rPrChange>
          </w:rPr>
          <w:delText xml:space="preserve"> (and highest in early adulthood)</w:delText>
        </w:r>
        <w:r w:rsidR="00137271" w:rsidRPr="006B38EC" w:rsidDel="008C441F">
          <w:rPr>
            <w:highlight w:val="yellow"/>
            <w:rPrChange w:id="139" w:author="Kate" w:date="2016-08-23T11:05:00Z">
              <w:rPr/>
            </w:rPrChange>
          </w:rPr>
          <w:delText xml:space="preserve">, </w:delText>
        </w:r>
        <w:r w:rsidR="004B259F" w:rsidRPr="006B38EC" w:rsidDel="008C441F">
          <w:rPr>
            <w:highlight w:val="yellow"/>
            <w:rPrChange w:id="140" w:author="Kate" w:date="2016-08-23T11:05:00Z">
              <w:rPr/>
            </w:rPrChange>
          </w:rPr>
          <w:delText>and without high levels of migration amongst nonogenerians and centenarians population sizes can likely be reasonably inferred given registered deaths at different ages</w:delText>
        </w:r>
        <w:r w:rsidR="00137271" w:rsidRPr="006B38EC" w:rsidDel="008C441F">
          <w:rPr>
            <w:highlight w:val="yellow"/>
            <w:rPrChange w:id="141" w:author="Kate" w:date="2016-08-23T11:05:00Z">
              <w:rPr/>
            </w:rPrChange>
          </w:rPr>
          <w:delText xml:space="preserve">. </w:delText>
        </w:r>
        <w:r w:rsidR="00137271" w:rsidRPr="006B38EC" w:rsidDel="008C441F">
          <w:rPr>
            <w:highlight w:val="yellow"/>
            <w:rPrChange w:id="142" w:author="Kate" w:date="2016-08-23T11:05:00Z">
              <w:rPr/>
            </w:rPrChange>
          </w:rPr>
          <w:fldChar w:fldCharType="begin" w:fldLock="1"/>
        </w:r>
        <w:r w:rsidR="004D5091" w:rsidRPr="006B38EC" w:rsidDel="008C441F">
          <w:rPr>
            <w:highlight w:val="yellow"/>
            <w:rPrChange w:id="143" w:author="Kate" w:date="2016-08-23T11:05:00Z">
              <w:rPr/>
            </w:rPrChange>
          </w:rPr>
          <w:del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delInstrText>
        </w:r>
        <w:r w:rsidR="00137271" w:rsidRPr="006B38EC" w:rsidDel="008C441F">
          <w:rPr>
            <w:highlight w:val="yellow"/>
            <w:rPrChange w:id="144" w:author="Kate" w:date="2016-08-23T11:05:00Z">
              <w:rPr/>
            </w:rPrChange>
          </w:rPr>
          <w:fldChar w:fldCharType="separate"/>
        </w:r>
        <w:r w:rsidR="004D5091" w:rsidRPr="006B38EC" w:rsidDel="008C441F">
          <w:rPr>
            <w:noProof/>
            <w:highlight w:val="yellow"/>
            <w:rPrChange w:id="145" w:author="Kate" w:date="2016-08-23T11:05:00Z">
              <w:rPr>
                <w:noProof/>
              </w:rPr>
            </w:rPrChange>
          </w:rPr>
          <w:delText>[29]</w:delText>
        </w:r>
        <w:r w:rsidR="00137271" w:rsidRPr="006B38EC" w:rsidDel="008C441F">
          <w:rPr>
            <w:highlight w:val="yellow"/>
            <w:rPrChange w:id="146" w:author="Kate" w:date="2016-08-23T11:05:00Z">
              <w:rPr/>
            </w:rPrChange>
          </w:rPr>
          <w:fldChar w:fldCharType="end"/>
        </w:r>
        <w:commentRangeEnd w:id="123"/>
        <w:r w:rsidR="006B38EC" w:rsidDel="008C441F">
          <w:rPr>
            <w:rStyle w:val="CommentReference"/>
          </w:rPr>
          <w:commentReference w:id="123"/>
        </w:r>
        <w:commentRangeEnd w:id="124"/>
        <w:r w:rsidR="00E92F54" w:rsidDel="008C441F">
          <w:rPr>
            <w:rStyle w:val="CommentReference"/>
          </w:rPr>
          <w:commentReference w:id="124"/>
        </w:r>
        <w:r w:rsidR="00137271" w:rsidDel="008C441F">
          <w:delText xml:space="preserve"> </w:delText>
        </w:r>
      </w:del>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40D9A38" w14:textId="5B07476E" w:rsidR="004B259F" w:rsidRDefault="00910EF2" w:rsidP="00D80E19">
      <w:r>
        <w:t xml:space="preserve">The precise details of the modelling </w:t>
      </w:r>
      <w:r w:rsidR="00F61151">
        <w:t xml:space="preserve">strategy </w:t>
      </w:r>
      <w:r>
        <w:t>are detailed in the appendix</w:t>
      </w:r>
      <w:del w:id="147" w:author="Kate" w:date="2016-08-23T11:06:00Z">
        <w:r w:rsidR="00924B11" w:rsidDel="006B38EC">
          <w:delText xml:space="preserve"> </w:delText>
        </w:r>
      </w:del>
      <w:ins w:id="148" w:author="Kate" w:date="2016-08-23T11:00:00Z">
        <w:r w:rsidR="006B38EC">
          <w:t>,</w:t>
        </w:r>
      </w:ins>
      <w:ins w:id="149" w:author="Kate" w:date="2016-08-23T11:06:00Z">
        <w:r w:rsidR="006B38EC">
          <w:t xml:space="preserve"> </w:t>
        </w:r>
      </w:ins>
      <w:r w:rsidR="00924B11">
        <w:t>which also includes a sensitivity analysis</w:t>
      </w:r>
      <w:ins w:id="150" w:author="Kate" w:date="2016-08-23T11:14:00Z">
        <w:r w:rsidR="008F0C36">
          <w:rPr>
            <w:rStyle w:val="FootnoteReference"/>
          </w:rPr>
          <w:footnoteReference w:id="1"/>
        </w:r>
      </w:ins>
      <w:r>
        <w:t xml:space="preserve">. </w:t>
      </w:r>
      <w:del w:id="163" w:author="Kate" w:date="2016-08-23T11:01:00Z">
        <w:r w:rsidR="00305EB9" w:rsidRPr="00E323A4" w:rsidDel="006B38EC">
          <w:delText xml:space="preserve">The issue of how best to model mortality risk over age, time and other attributes is being actively debated by demographers and statisticians, with </w:delText>
        </w:r>
        <w:r w:rsidR="00A8037D" w:rsidRPr="00E323A4" w:rsidDel="006B38EC">
          <w:delText xml:space="preserve">modelling strategies such as </w:delText>
        </w:r>
        <w:r w:rsidR="00305EB9" w:rsidRPr="00E323A4" w:rsidDel="006B38EC">
          <w:delText xml:space="preserve">intrinsic </w:delText>
        </w:r>
        <w:r w:rsidR="00A8037D" w:rsidRPr="00E323A4" w:rsidDel="006B38EC">
          <w:delText>e</w:delText>
        </w:r>
        <w:r w:rsidR="00305EB9" w:rsidRPr="00E323A4" w:rsidDel="006B38EC">
          <w:delText xml:space="preserve">stimator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45B0B" w:rsidDel="006B38EC">
          <w:del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0,31]</w:delText>
        </w:r>
        <w:r w:rsidR="00B14C65" w:rsidRPr="00E323A4" w:rsidDel="006B38EC">
          <w:fldChar w:fldCharType="end"/>
        </w:r>
        <w:r w:rsidR="00B14C65" w:rsidRPr="00E323A4" w:rsidDel="006B38EC">
          <w:delText xml:space="preserve"> </w:delText>
        </w:r>
        <w:r w:rsidR="00305EB9" w:rsidRPr="00E323A4" w:rsidDel="006B38EC">
          <w:delText xml:space="preserve">and more recently </w:delText>
        </w:r>
        <w:r w:rsidR="00B14C65" w:rsidRPr="00E323A4" w:rsidDel="006B38EC">
          <w:delText xml:space="preserve">the </w:delText>
        </w:r>
        <w:r w:rsidR="00305EB9" w:rsidRPr="00E323A4" w:rsidDel="006B38EC">
          <w:delText xml:space="preserve">hierarchical </w:delText>
        </w:r>
        <w:r w:rsidR="00071F07" w:rsidRPr="00E323A4" w:rsidDel="006B38EC">
          <w:delText xml:space="preserve">age-period-cohort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D5091" w:rsidDel="006B38EC">
          <w:del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2,33]</w:delText>
        </w:r>
        <w:r w:rsidR="00B14C65" w:rsidRPr="00E323A4" w:rsidDel="006B38EC">
          <w:fldChar w:fldCharType="end"/>
        </w:r>
        <w:r w:rsidR="00B14C65" w:rsidRPr="00E323A4" w:rsidDel="006B38EC">
          <w:delText xml:space="preserve"> </w:delText>
        </w:r>
        <w:r w:rsidR="00305EB9" w:rsidRPr="00E323A4" w:rsidDel="006B38EC">
          <w:delText>being</w:delText>
        </w:r>
        <w:r w:rsidR="00A8037D" w:rsidRPr="00E323A4" w:rsidDel="006B38EC">
          <w:delText xml:space="preserve"> proposed</w:delText>
        </w:r>
        <w:r w:rsidR="00FB305E" w:rsidRPr="00E323A4" w:rsidDel="006B38EC">
          <w:delText xml:space="preserve">, </w:delText>
        </w:r>
        <w:r w:rsidR="00A8037D" w:rsidRPr="00E323A4" w:rsidDel="006B38EC">
          <w:delText>contested</w:delText>
        </w:r>
        <w:r w:rsidR="00FB305E" w:rsidRPr="00E323A4" w:rsidDel="006B38EC">
          <w:delText>,</w:delText>
        </w:r>
        <w:r w:rsidR="00B14C65" w:rsidRPr="00E323A4" w:rsidDel="006B38EC">
          <w:delText xml:space="preserve"> </w:delText>
        </w:r>
        <w:r w:rsidR="00B14C65" w:rsidRPr="00E323A4" w:rsidDel="006B38EC">
          <w:fldChar w:fldCharType="begin" w:fldLock="1"/>
        </w:r>
        <w:r w:rsidR="004D5091" w:rsidDel="006B38EC">
          <w:del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4,35]</w:delText>
        </w:r>
        <w:r w:rsidR="00B14C65" w:rsidRPr="00E323A4" w:rsidDel="006B38EC">
          <w:fldChar w:fldCharType="end"/>
        </w:r>
        <w:r w:rsidR="00B14C65" w:rsidRPr="00E323A4" w:rsidDel="006B38EC">
          <w:delText xml:space="preserve"> </w:delText>
        </w:r>
        <w:r w:rsidR="00FB305E" w:rsidRPr="00E323A4" w:rsidDel="006B38EC">
          <w:delText xml:space="preserve"> defended </w:delText>
        </w:r>
        <w:r w:rsidR="00D1519A" w:rsidRPr="00E323A4" w:rsidDel="006B38EC">
          <w:fldChar w:fldCharType="begin" w:fldLock="1"/>
        </w:r>
        <w:r w:rsidR="004D5091" w:rsidDel="006B38EC">
          <w:del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6]</w:delText>
        </w:r>
        <w:r w:rsidR="00D1519A" w:rsidRPr="00E323A4" w:rsidDel="006B38EC">
          <w:fldChar w:fldCharType="end"/>
        </w:r>
        <w:r w:rsidR="00D1519A" w:rsidRPr="00E323A4" w:rsidDel="006B38EC">
          <w:delText xml:space="preserve"> </w:delText>
        </w:r>
        <w:r w:rsidR="00FB305E" w:rsidRPr="00E323A4" w:rsidDel="006B38EC">
          <w:delText>and contested once again</w:delText>
        </w:r>
        <w:r w:rsidR="00A8037D" w:rsidRPr="00E323A4" w:rsidDel="006B38EC">
          <w:delText>.</w:delText>
        </w:r>
        <w:r w:rsidR="00D1519A" w:rsidRPr="00E323A4" w:rsidDel="006B38EC">
          <w:delText xml:space="preserve"> </w:delText>
        </w:r>
        <w:r w:rsidR="00D1519A" w:rsidRPr="00E323A4" w:rsidDel="006B38EC">
          <w:fldChar w:fldCharType="begin" w:fldLock="1"/>
        </w:r>
        <w:r w:rsidR="004D5091" w:rsidDel="006B38EC">
          <w:del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7]</w:delText>
        </w:r>
        <w:r w:rsidR="00D1519A" w:rsidRPr="00E323A4" w:rsidDel="006B38EC">
          <w:fldChar w:fldCharType="end"/>
        </w:r>
        <w:r w:rsidR="00A8037D" w:rsidRPr="00E323A4" w:rsidDel="006B38EC">
          <w:delText xml:space="preserve"> At the heart of this debate is what is known as the ‘identifiability problem’, </w:delText>
        </w:r>
        <w:r w:rsidR="00D1519A" w:rsidRPr="00E323A4" w:rsidDel="006B38EC">
          <w:fldChar w:fldCharType="begin" w:fldLock="1"/>
        </w:r>
        <w:r w:rsidR="004D5091" w:rsidDel="006B38EC">
          <w:del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8]</w:delText>
        </w:r>
        <w:r w:rsidR="00D1519A" w:rsidRPr="00E323A4" w:rsidDel="006B38EC">
          <w:fldChar w:fldCharType="end"/>
        </w:r>
        <w:r w:rsidR="00D1519A" w:rsidRPr="00E323A4" w:rsidDel="006B38EC">
          <w:delText xml:space="preserve"> </w:delText>
        </w:r>
        <w:r w:rsidR="00A8037D" w:rsidRPr="00E323A4" w:rsidDel="006B38EC">
          <w:delText>in which it is recognised that cohort effects often have influence on rates in addition to age and period effects, but it remains mathematically impossible to separate out age, period and co</w:delText>
        </w:r>
        <w:r w:rsidR="00FB305E" w:rsidRPr="00E323A4" w:rsidDel="006B38EC">
          <w:delText>hort effects in a single model, despite certain birth cohort effects, such as the 1918 birth cohort effect in many Western European countries, being relatively easy to identify</w:delText>
        </w:r>
        <w:r w:rsidR="00071F07" w:rsidRPr="00E323A4" w:rsidDel="006B38EC">
          <w:delText xml:space="preserve"> visually.</w:delText>
        </w:r>
        <w:r w:rsidR="00D1519A" w:rsidRPr="00E323A4" w:rsidDel="006B38EC">
          <w:fldChar w:fldCharType="begin" w:fldLock="1"/>
        </w:r>
        <w:r w:rsidR="004D5091" w:rsidDel="006B38EC">
          <w:del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24,25]</w:delText>
        </w:r>
        <w:r w:rsidR="00D1519A" w:rsidRPr="00E323A4" w:rsidDel="006B38EC">
          <w:fldChar w:fldCharType="end"/>
        </w:r>
        <w:r w:rsidR="00D1519A" w:rsidDel="006B38EC">
          <w:delText xml:space="preserve"> </w:delText>
        </w:r>
        <w:r w:rsidR="00071F07" w:rsidDel="006B38EC">
          <w:delText xml:space="preserve"> </w:delText>
        </w:r>
      </w:del>
      <w:r w:rsidR="006B38EC">
        <w:rPr>
          <w:rStyle w:val="CommentReference"/>
        </w:rPr>
        <w:commentReference w:id="164"/>
      </w:r>
    </w:p>
    <w:p w14:paraId="3FAE4B98" w14:textId="0F0D0BDD" w:rsidR="002074F1" w:rsidRDefault="00071F07" w:rsidP="00D80E19">
      <w:r>
        <w:t xml:space="preserve">Our approach </w:t>
      </w:r>
      <w:del w:id="165" w:author="Kate" w:date="2016-08-23T11:02:00Z">
        <w:r w:rsidDel="006B38EC">
          <w:delText>does not aim to engage with these debates, but simply to see value</w:delText>
        </w:r>
      </w:del>
      <w:ins w:id="166" w:author="Kate" w:date="2016-08-23T11:02:00Z">
        <w:r w:rsidR="006B38EC">
          <w:t>is to estimate</w:t>
        </w:r>
      </w:ins>
      <w:del w:id="167" w:author="Kate" w:date="2016-08-23T11:02:00Z">
        <w:r w:rsidDel="006B38EC">
          <w:delText xml:space="preserve"> in</w:delText>
        </w:r>
      </w:del>
      <w:r>
        <w:t xml:space="preserve"> models which </w:t>
      </w:r>
      <w:commentRangeStart w:id="168"/>
      <w:r>
        <w:t>formalise intuitions developed through visual inspection of shaded contour plot</w:t>
      </w:r>
      <w:r w:rsidR="005421AD">
        <w:t>s of the type shown in Figure 2</w:t>
      </w:r>
      <w:commentRangeEnd w:id="168"/>
      <w:r w:rsidR="00E92F54">
        <w:rPr>
          <w:rStyle w:val="CommentReference"/>
        </w:rPr>
        <w:commentReference w:id="168"/>
      </w:r>
      <w:r w:rsidR="005421AD">
        <w:t xml:space="preserve">. These suggest to us that there have </w:t>
      </w:r>
      <w:r>
        <w:t>been long-term trends towards reduced 12 month mo</w:t>
      </w:r>
      <w:r w:rsidR="00B97354">
        <w:t>rtality risks throughout much of later life</w:t>
      </w:r>
      <w:r>
        <w:t xml:space="preserve">. </w:t>
      </w:r>
      <w:r w:rsidR="00B97354">
        <w:t xml:space="preserve">It is also well known that mortality risk rises log-linearly with each additional year of life throughout much of </w:t>
      </w:r>
      <w:r w:rsidR="00B97354">
        <w:lastRenderedPageBreak/>
        <w:t>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w:t>
      </w:r>
      <w:del w:id="169" w:author="Kate" w:date="2016-08-23T11:02:00Z">
        <w:r w:rsidR="00B97354" w:rsidDel="006B38EC">
          <w:delText>formalise these intuitions by producing</w:delText>
        </w:r>
      </w:del>
      <w:ins w:id="170" w:author="Kate" w:date="2016-08-23T11:02:00Z">
        <w:r w:rsidR="006B38EC">
          <w:t>therefore estimate</w:t>
        </w:r>
      </w:ins>
      <w:r w:rsidR="00B97354">
        <w:t xml:space="preserve"> separate linear regression models for </w:t>
      </w:r>
      <w:ins w:id="171" w:author="Kate" w:date="2016-08-23T11:03:00Z">
        <w:r w:rsidR="006B38EC">
          <w:t>each sex</w:t>
        </w:r>
      </w:ins>
      <w:del w:id="172" w:author="Kate" w:date="2016-08-23T11:03:00Z">
        <w:r w:rsidR="00B97354" w:rsidDel="006B38EC">
          <w:delText>both sexes</w:delText>
        </w:r>
      </w:del>
      <w:r w:rsidR="00B97354">
        <w:t xml:space="preserve"> and for each age </w:t>
      </w:r>
      <w:r w:rsidR="00910EF2">
        <w:t xml:space="preserve">in single years, </w:t>
      </w:r>
      <w:r w:rsidR="00B97354">
        <w:t>using ONS data over the period 1990 to 2010, from birth (‘0 years’) to 94 years of age</w:t>
      </w:r>
      <w:ins w:id="173" w:author="Kate" w:date="2016-08-23T11:06:00Z">
        <w:r w:rsidR="006B38EC">
          <w:t xml:space="preserve">; </w:t>
        </w:r>
      </w:ins>
      <w:del w:id="174" w:author="Kate" w:date="2016-08-23T11:06:00Z">
        <w:r w:rsidR="00B97354" w:rsidDel="006B38EC">
          <w:delText xml:space="preserve">. This means </w:delText>
        </w:r>
      </w:del>
      <w:r w:rsidR="00B97354">
        <w:t xml:space="preserve">a total of 190 separate linear regression models were produced. The start period of 1990 was used because we expected the assumption of a linear </w:t>
      </w:r>
      <w:r w:rsidR="002074F1">
        <w:t xml:space="preserve">trend would be reasonable over this period, whereas it may be more nonlinear and complex over a much longer period of time. (A </w:t>
      </w:r>
      <w:del w:id="175" w:author="Kate" w:date="2016-08-23T11:07:00Z">
        <w:r w:rsidR="002074F1" w:rsidDel="006B38EC">
          <w:delText xml:space="preserve">structural </w:delText>
        </w:r>
      </w:del>
      <w:r w:rsidR="002074F1">
        <w:t xml:space="preserve">sensitivity analysis was also performed to see whether </w:t>
      </w:r>
      <w:del w:id="176" w:author="Kate" w:date="2016-08-23T11:07:00Z">
        <w:r w:rsidR="002074F1" w:rsidDel="006B38EC">
          <w:delText xml:space="preserve">the overall </w:delText>
        </w:r>
      </w:del>
      <w:r w:rsidR="002074F1">
        <w:t>results were similar if a nonlinear trend specification were used.)</w:t>
      </w:r>
    </w:p>
    <w:p w14:paraId="5D06F53D" w14:textId="57A42FEB"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w:t>
      </w:r>
      <w:ins w:id="177" w:author="Kate" w:date="2016-08-23T11:07:00Z">
        <w:r w:rsidR="006B38EC">
          <w:t>)</w:t>
        </w:r>
      </w:ins>
      <w:del w:id="178" w:author="Kate" w:date="2016-08-23T11:08:00Z">
        <w:r w:rsidR="002074F1" w:rsidDel="006B38EC">
          <w:delText>; the GFC terms were included to avoid biasing any intercepts and trends associated with the Labour period)</w:delText>
        </w:r>
      </w:del>
      <w:r w:rsidR="002074F1">
        <w:t>.</w:t>
      </w:r>
    </w:p>
    <w:p w14:paraId="03CB4BB2" w14:textId="17A32126" w:rsidR="00A56C32" w:rsidRDefault="00F61151" w:rsidP="00D80E19">
      <w:pPr>
        <w:rPr>
          <w:ins w:id="179" w:author="Mark Green" w:date="2016-08-23T20:16:00Z"/>
        </w:rPr>
      </w:pPr>
      <w:del w:id="180" w:author="Mark Green" w:date="2016-08-23T20:13:00Z">
        <w:r w:rsidDel="0020496D">
          <w:delText>In the second, actuarial stage of the modelling strategy,</w:delText>
        </w:r>
      </w:del>
      <w:ins w:id="181" w:author="Mark Green" w:date="2016-08-23T20:13:00Z">
        <w:r w:rsidR="0020496D">
          <w:t>We then estimated the</w:t>
        </w:r>
      </w:ins>
      <w:r>
        <w:t xml:space="preserve"> </w:t>
      </w:r>
      <w:ins w:id="182" w:author="Kate" w:date="2016-08-23T11:08:00Z">
        <w:r w:rsidR="006B38EC">
          <w:t>predicted</w:t>
        </w:r>
      </w:ins>
      <w:del w:id="183" w:author="Kate" w:date="2016-08-23T11:08:00Z">
        <w:r w:rsidDel="006B38EC">
          <w:delText>counterfactual</w:delText>
        </w:r>
      </w:del>
      <w:r>
        <w:t xml:space="preserve"> age and sex specific mortality rates </w:t>
      </w:r>
      <w:ins w:id="184" w:author="Mark Green" w:date="2016-08-23T20:13:00Z">
        <w:r w:rsidR="0020496D">
          <w:t>between 201</w:t>
        </w:r>
      </w:ins>
      <w:ins w:id="185" w:author="Mark Green" w:date="2016-08-23T20:40:00Z">
        <w:r w:rsidR="00AF3184">
          <w:t>0</w:t>
        </w:r>
      </w:ins>
      <w:ins w:id="186" w:author="Mark Green" w:date="2016-08-23T20:13:00Z">
        <w:r w:rsidR="0020496D">
          <w:t xml:space="preserve"> and 2015</w:t>
        </w:r>
      </w:ins>
      <w:del w:id="187" w:author="Mark Green" w:date="2016-08-23T20:13:00Z">
        <w:r w:rsidDel="0020496D">
          <w:delText>are produced</w:delText>
        </w:r>
      </w:del>
      <w:r>
        <w:t xml:space="preserve"> </w:t>
      </w:r>
      <w:del w:id="188" w:author="Kate" w:date="2016-08-23T11:09:00Z">
        <w:r w:rsidDel="006B38EC">
          <w:delText xml:space="preserve">by </w:delText>
        </w:r>
        <w:r w:rsidR="00073D67" w:rsidDel="006B38EC">
          <w:delText xml:space="preserve">predicting age and sex specific mortality rates </w:delText>
        </w:r>
      </w:del>
      <w:r w:rsidR="00073D67">
        <w:t xml:space="preserve">under the </w:t>
      </w:r>
      <w:commentRangeStart w:id="189"/>
      <w:r w:rsidR="00073D67">
        <w:t xml:space="preserve">assumption </w:t>
      </w:r>
      <w:commentRangeEnd w:id="189"/>
      <w:r w:rsidR="0020496D">
        <w:rPr>
          <w:rStyle w:val="CommentReference"/>
        </w:rPr>
        <w:commentReference w:id="189"/>
      </w:r>
      <w:r w:rsidR="00073D67">
        <w:t xml:space="preserve">that the New Labour terms (intercept and trend with year) </w:t>
      </w:r>
      <w:del w:id="190" w:author="Mark Green" w:date="2016-08-23T20:13:00Z">
        <w:r w:rsidR="00073D67" w:rsidDel="0020496D">
          <w:delText>apply for the years 2011 to 2015</w:delText>
        </w:r>
      </w:del>
      <w:ins w:id="191" w:author="Mark Green" w:date="2016-08-23T20:13:00Z">
        <w:r w:rsidR="0020496D">
          <w:t>continued</w:t>
        </w:r>
      </w:ins>
      <w:del w:id="192" w:author="Kate" w:date="2016-08-23T11:09:00Z">
        <w:r w:rsidR="00073D67" w:rsidDel="006B38EC">
          <w:delText xml:space="preserve"> (i.e. setting these dummy variables to ‘1’ in the models)</w:delText>
        </w:r>
      </w:del>
      <w:r w:rsidR="00073D67">
        <w:t xml:space="preserve">. The actual population counts for each age and sex, for each year from </w:t>
      </w:r>
      <w:commentRangeStart w:id="193"/>
      <w:r w:rsidR="00073D67">
        <w:t xml:space="preserve">2011 </w:t>
      </w:r>
      <w:commentRangeEnd w:id="193"/>
      <w:r w:rsidR="00AF3184">
        <w:rPr>
          <w:rStyle w:val="CommentReference"/>
        </w:rPr>
        <w:commentReference w:id="193"/>
      </w:r>
      <w:r w:rsidR="00073D67">
        <w:t>to 2015, are then applied</w:t>
      </w:r>
      <w:del w:id="194" w:author="Kate" w:date="2016-08-23T11:09:00Z">
        <w:r w:rsidR="00073D67" w:rsidDel="006B38EC">
          <w:delText xml:space="preserve"> to these counterfactual age-specific mortality risks</w:delText>
        </w:r>
      </w:del>
      <w:r w:rsidR="00073D67">
        <w:t xml:space="preserve"> in order to produce counterfactual estimates of the numbers of deaths that would be ‘expected’ at each age and for each sex for each of these years. These counterfactual age and sex-specific death counts are then compared, for each year, with the actual numbers of deaths</w:t>
      </w:r>
      <w:ins w:id="195" w:author="Mark Green" w:date="2016-08-23T20:15:00Z">
        <w:r w:rsidR="0020496D">
          <w:t xml:space="preserve"> to produce the ‘excess’ number of deaths during the austerity period</w:t>
        </w:r>
      </w:ins>
    </w:p>
    <w:p w14:paraId="6EFAFA80" w14:textId="42BDD1B5" w:rsidR="00D80E19" w:rsidDel="008C441F" w:rsidRDefault="00073D67" w:rsidP="00D80E19">
      <w:pPr>
        <w:rPr>
          <w:del w:id="196" w:author="Jonathan Minton" w:date="2016-09-02T08:45:00Z"/>
        </w:rPr>
      </w:pPr>
      <w:del w:id="197" w:author="Jonathan Minton" w:date="2016-09-02T08:45:00Z">
        <w:r w:rsidDel="008C441F">
          <w:delText xml:space="preserve"> reported for both sexes at different ages.  </w:delText>
        </w:r>
      </w:del>
    </w:p>
    <w:p w14:paraId="29902330" w14:textId="7469C907" w:rsidR="00B51CB3" w:rsidRDefault="00B51CB3" w:rsidP="00D80E19">
      <w:r>
        <w:t xml:space="preserve">To show the age distribution of the differences between actual and expected levels in each year from </w:t>
      </w:r>
      <w:commentRangeStart w:id="198"/>
      <w:r>
        <w:t xml:space="preserve">2011 </w:t>
      </w:r>
      <w:commentRangeEnd w:id="198"/>
      <w:r w:rsidR="00AF3184">
        <w:rPr>
          <w:rStyle w:val="CommentReference"/>
        </w:rPr>
        <w:commentReference w:id="198"/>
      </w:r>
      <w:r>
        <w:t xml:space="preserve">to 2015, </w:t>
      </w:r>
      <w:commentRangeStart w:id="199"/>
      <w:r>
        <w:t>graphs</w:t>
      </w:r>
      <w:commentRangeEnd w:id="199"/>
      <w:r w:rsidR="008F0C36">
        <w:rPr>
          <w:rStyle w:val="CommentReference"/>
        </w:rPr>
        <w:commentReference w:id="199"/>
      </w:r>
      <w:r>
        <w:t xml:space="preserve">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32C3F046" w:rsidR="003C472A" w:rsidDel="008F0C36" w:rsidRDefault="003C472A" w:rsidP="00D80E19">
      <w:pPr>
        <w:rPr>
          <w:del w:id="200" w:author="Kate" w:date="2016-08-23T11:12:00Z"/>
        </w:rPr>
      </w:pPr>
    </w:p>
    <w:p w14:paraId="242A9E37" w14:textId="21E58C5E" w:rsidR="003C472A" w:rsidDel="008F0C36" w:rsidRDefault="003C472A" w:rsidP="003C472A">
      <w:pPr>
        <w:pStyle w:val="Heading2"/>
        <w:rPr>
          <w:del w:id="201" w:author="Kate" w:date="2016-08-23T11:12:00Z"/>
        </w:rPr>
      </w:pPr>
      <w:commentRangeStart w:id="202"/>
      <w:del w:id="203" w:author="Kate" w:date="2016-08-23T11:12:00Z">
        <w:r w:rsidDel="008F0C36">
          <w:delText>Extrapolation in 2015</w:delText>
        </w:r>
      </w:del>
    </w:p>
    <w:p w14:paraId="3D0F0126" w14:textId="22600BF8" w:rsidR="004F376E" w:rsidRPr="004F376E" w:rsidDel="008C441F" w:rsidRDefault="004F376E" w:rsidP="004F376E">
      <w:pPr>
        <w:rPr>
          <w:del w:id="204" w:author="Jonathan Minton" w:date="2016-09-02T08:46:00Z"/>
        </w:rPr>
      </w:pPr>
      <w:del w:id="205" w:author="Jonathan Minton" w:date="2016-09-02T08:46:00Z">
        <w:r w:rsidDel="008C441F">
          <w:delText xml:space="preserve">For the 2015 population data, population sizes were available disaggregated by age in single year </w:delText>
        </w:r>
      </w:del>
      <w:ins w:id="206" w:author="Kate" w:date="2016-08-23T11:12:00Z">
        <w:del w:id="207" w:author="Jonathan Minton" w:date="2016-09-02T08:46:00Z">
          <w:r w:rsidR="008F0C36" w:rsidDel="008C441F">
            <w:delText xml:space="preserve">only </w:delText>
          </w:r>
        </w:del>
      </w:ins>
      <w:del w:id="208" w:author="Jonathan Minton" w:date="2016-09-02T08:46:00Z">
        <w:r w:rsidDel="008C441F">
          <w:delText>up to the age of 89 years, whereas for previous years they were disaggregated up</w:delText>
        </w:r>
      </w:del>
      <w:ins w:id="209" w:author="Kate" w:date="2016-08-23T11:12:00Z">
        <w:del w:id="210" w:author="Jonathan Minton" w:date="2016-09-02T08:46:00Z">
          <w:r w:rsidR="008F0C36" w:rsidDel="008C441F">
            <w:delText>rather than</w:delText>
          </w:r>
        </w:del>
      </w:ins>
      <w:del w:id="211" w:author="Jonathan Minton" w:date="2016-09-02T08:46:00Z">
        <w:r w:rsidDel="008C441F">
          <w:delText xml:space="preserve"> to age </w:delText>
        </w:r>
        <w:r w:rsidR="00981ADB" w:rsidDel="008C441F">
          <w:delText>104</w:delText>
        </w:r>
        <w:r w:rsidDel="008C441F">
          <w:delText xml:space="preserve"> years. For 2015 the relationship between total excess deaths and a</w:delText>
        </w:r>
        <w:r w:rsidR="00981ADB" w:rsidDel="008C441F">
          <w:delText>ge was extrapolated up to age 95</w:delText>
        </w:r>
        <w:r w:rsidDel="008C441F">
          <w:delText xml:space="preserve"> based on the linear trend over ages 84 to 89. Total excess deaths for each year at age 89 and age 94 are discussed in the results section</w:delText>
        </w:r>
        <w:r w:rsidR="00981ADB" w:rsidDel="008C441F">
          <w:delText xml:space="preserve"> and it should be noted that the estimates up to age 89 years will be slightly less model dependent than those up to age 95 years in 2015 due to this extrapolation.</w:delText>
        </w:r>
      </w:del>
    </w:p>
    <w:commentRangeEnd w:id="202"/>
    <w:p w14:paraId="72706483" w14:textId="7296A864" w:rsidR="00B51CB3" w:rsidDel="008F0C36" w:rsidRDefault="00924B11">
      <w:pPr>
        <w:pStyle w:val="Heading2"/>
        <w:rPr>
          <w:del w:id="212" w:author="Kate" w:date="2016-08-23T11:13:00Z"/>
        </w:rPr>
      </w:pPr>
      <w:r>
        <w:rPr>
          <w:rStyle w:val="CommentReference"/>
          <w:rFonts w:asciiTheme="minorHAnsi" w:eastAsiaTheme="minorHAnsi" w:hAnsiTheme="minorHAnsi" w:cstheme="minorBidi"/>
          <w:color w:val="auto"/>
        </w:rPr>
        <w:commentReference w:id="202"/>
      </w:r>
      <w:del w:id="213" w:author="Kate" w:date="2016-08-23T11:13:00Z">
        <w:r w:rsidR="00B51CB3" w:rsidDel="008F0C36">
          <w:delText>Sensitivity analyses</w:delText>
        </w:r>
      </w:del>
    </w:p>
    <w:p w14:paraId="4C768684" w14:textId="4FB0427A" w:rsidR="00981ADB" w:rsidDel="008F0C36" w:rsidRDefault="00672EC6">
      <w:pPr>
        <w:pStyle w:val="Heading2"/>
        <w:rPr>
          <w:del w:id="214" w:author="Kate" w:date="2016-08-23T11:13:00Z"/>
        </w:rPr>
        <w:pPrChange w:id="215" w:author="Kate" w:date="2016-08-23T11:13:00Z">
          <w:pPr/>
        </w:pPrChange>
      </w:pPr>
      <w:commentRangeStart w:id="216"/>
      <w:del w:id="217" w:author="Kate" w:date="2016-08-23T11:13:00Z">
        <w:r w:rsidDel="008F0C36">
          <w:delText xml:space="preserve">Two forms of sensitivity analysis were conducted. Firstly, a structural sensitivity analysis in </w:delText>
        </w:r>
        <w:r w:rsidR="004B259F" w:rsidDel="008F0C36">
          <w:delText>which a non-linear specification of the trend in age specific mortality rates over time, by including year squared terms as well as year terms. Secondly, a probabilistic sensitivity analysis</w:delText>
        </w:r>
        <w:r w:rsidR="006E34A9" w:rsidDel="008F0C36">
          <w:delText xml:space="preserve">, using a quasi-Bayesian statistical simulation approach </w:delText>
        </w:r>
        <w:r w:rsidR="006E34A9" w:rsidDel="008F0C36">
          <w:fldChar w:fldCharType="begin" w:fldLock="1"/>
        </w:r>
        <w:r w:rsidR="004D5091" w:rsidDel="008F0C36">
          <w:del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delInstrText>
        </w:r>
        <w:r w:rsidR="006E34A9" w:rsidDel="008F0C36">
          <w:fldChar w:fldCharType="separate"/>
        </w:r>
        <w:r w:rsidR="004D5091" w:rsidRPr="004D5091" w:rsidDel="008F0C36">
          <w:rPr>
            <w:noProof/>
          </w:rPr>
          <w:delText>[40]</w:delText>
        </w:r>
        <w:r w:rsidR="006E34A9" w:rsidDel="008F0C36">
          <w:fldChar w:fldCharType="end"/>
        </w:r>
        <w:r w:rsidR="006E34A9" w:rsidDel="008F0C36">
          <w:delText xml:space="preserve"> similar to those used in UK health economic modelling </w:delText>
        </w:r>
        <w:r w:rsidR="006E34A9" w:rsidDel="008F0C36">
          <w:fldChar w:fldCharType="begin" w:fldLock="1"/>
        </w:r>
        <w:r w:rsidR="004D5091" w:rsidDel="008F0C36">
          <w:del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delInstrText>
        </w:r>
        <w:r w:rsidR="006E34A9" w:rsidDel="008F0C36">
          <w:fldChar w:fldCharType="separate"/>
        </w:r>
        <w:r w:rsidR="004D5091" w:rsidRPr="004D5091" w:rsidDel="008F0C36">
          <w:rPr>
            <w:noProof/>
          </w:rPr>
          <w:delText>[41]</w:delText>
        </w:r>
        <w:r w:rsidR="006E34A9" w:rsidDel="008F0C36">
          <w:fldChar w:fldCharType="end"/>
        </w:r>
        <w:r w:rsidR="006E34A9" w:rsidDel="008F0C36">
          <w:delText xml:space="preserve">, </w:delText>
        </w:r>
        <w:r w:rsidR="004B259F" w:rsidDel="008F0C36">
          <w:delText xml:space="preserve">was conducted to allow estimation </w:delText>
        </w:r>
        <w:r w:rsidR="006E34A9" w:rsidDel="008F0C36">
          <w:delText xml:space="preserve">of uncertainty intervals around estimates of excess deaths by various ages in each of the years from 2011 to 2015. Full results from these sensitivity analyses are presented in the appendix and summarises of these results are discussed in this paper. </w:delText>
        </w:r>
        <w:commentRangeEnd w:id="216"/>
        <w:r w:rsidR="00EE2A97" w:rsidDel="008F0C36">
          <w:rPr>
            <w:rStyle w:val="CommentReference"/>
          </w:rPr>
          <w:commentReference w:id="216"/>
        </w:r>
      </w:del>
    </w:p>
    <w:p w14:paraId="2FA8F296" w14:textId="77777777" w:rsidR="00D80E19" w:rsidRDefault="00D80E19">
      <w:pPr>
        <w:pStyle w:val="Heading2"/>
        <w:pPrChange w:id="218" w:author="Kate" w:date="2016-08-23T11:13:00Z">
          <w:pPr>
            <w:pStyle w:val="Heading1"/>
          </w:pPr>
        </w:pPrChange>
      </w:pPr>
      <w:r>
        <w:t xml:space="preserve">Results </w:t>
      </w:r>
    </w:p>
    <w:p w14:paraId="7F6F2A2C" w14:textId="1EF3ABBD" w:rsidR="00D80E19" w:rsidDel="00905B97" w:rsidRDefault="00E323A4" w:rsidP="00B51CB3">
      <w:pPr>
        <w:pStyle w:val="Heading2"/>
        <w:rPr>
          <w:del w:id="219" w:author="Kate" w:date="2016-08-23T11:19:00Z"/>
        </w:rPr>
      </w:pPr>
      <w:del w:id="220" w:author="Kate" w:date="2016-08-23T11:19:00Z">
        <w:r w:rsidDel="00905B97">
          <w:delText>Description of model coefficients</w:delText>
        </w:r>
      </w:del>
    </w:p>
    <w:p w14:paraId="66B1D756" w14:textId="2DF1FE8F" w:rsidR="00D80E19" w:rsidDel="00905B97" w:rsidRDefault="00981ADB" w:rsidP="00D80E19">
      <w:pPr>
        <w:rPr>
          <w:del w:id="221" w:author="Kate" w:date="2016-08-23T11:19:00Z"/>
        </w:rPr>
      </w:pPr>
      <w:commentRangeStart w:id="222"/>
      <w:del w:id="223" w:author="Kate" w:date="2016-08-23T11:19:00Z">
        <w:r w:rsidDel="00905B97">
          <w:delText xml:space="preserve">Figure X in the appendix shows the regression coefficients for </w:delText>
        </w:r>
        <w:r w:rsidR="00602B76" w:rsidDel="00905B97">
          <w:delTex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delText>
        </w:r>
      </w:del>
    </w:p>
    <w:p w14:paraId="40F23911" w14:textId="1ED84FA2" w:rsidR="00574224" w:rsidDel="00905B97" w:rsidRDefault="00F843BF" w:rsidP="00D80E19">
      <w:pPr>
        <w:rPr>
          <w:del w:id="224" w:author="Kate" w:date="2016-08-23T11:19:00Z"/>
        </w:rPr>
      </w:pPr>
      <w:del w:id="225" w:author="Kate" w:date="2016-08-23T11:19:00Z">
        <w:r w:rsidDel="00905B97">
          <w:delTex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delText>
        </w:r>
        <w:r w:rsidR="00602B76" w:rsidDel="00905B97">
          <w:delText>‘bathtub</w:delText>
        </w:r>
        <w:r w:rsidDel="00905B97">
          <w:delTex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delText>
        </w:r>
        <w:r w:rsidR="00574224" w:rsidDel="00905B97">
          <w:delText xml:space="preserve">linearly with age, which given the response variable is log mortality implies an exponential increase in mortality risk with each additional year of life. </w:delText>
        </w:r>
      </w:del>
    </w:p>
    <w:p w14:paraId="17B69CD9" w14:textId="1AF6A20D" w:rsidR="009D47DA" w:rsidDel="00905B97" w:rsidRDefault="00574224" w:rsidP="00D80E19">
      <w:pPr>
        <w:rPr>
          <w:del w:id="226" w:author="Kate" w:date="2016-08-23T11:19:00Z"/>
        </w:rPr>
      </w:pPr>
      <w:del w:id="227" w:author="Kate" w:date="2016-08-23T11:19:00Z">
        <w:r w:rsidDel="00905B97">
          <w:delTex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delText>
        </w:r>
        <w:r w:rsidR="009D47DA" w:rsidDel="00905B97">
          <w:delText xml:space="preserve">the rate of decline becomes smaller after around 65 years of age, suggesting a compression of highest mortality risk within the oldest pensioner age groups. </w:delText>
        </w:r>
      </w:del>
    </w:p>
    <w:commentRangeEnd w:id="222"/>
    <w:p w14:paraId="61D55E77" w14:textId="5B321C10" w:rsidR="00602B76" w:rsidDel="00905B97" w:rsidRDefault="00EE2A97" w:rsidP="00D80E19">
      <w:pPr>
        <w:rPr>
          <w:del w:id="228" w:author="Kate" w:date="2016-08-23T11:19:00Z"/>
        </w:rPr>
      </w:pPr>
      <w:del w:id="229" w:author="Kate" w:date="2016-08-23T11:19:00Z">
        <w:r w:rsidDel="00905B97">
          <w:rPr>
            <w:rStyle w:val="CommentReference"/>
          </w:rPr>
          <w:commentReference w:id="222"/>
        </w:r>
        <w:r w:rsidR="009D47DA" w:rsidDel="00905B97">
          <w:delText>The New Labour years were associated with modest changes in the shape of the mortality risk reduction at most ages, with statistically significant effects for both sexes around the age of 70 years</w:delText>
        </w:r>
        <w:r w:rsidR="00E323A4" w:rsidDel="00905B97">
          <w:delText>, and trends towards reduced mortality risk at older ages</w:delText>
        </w:r>
        <w:r w:rsidR="009D47DA" w:rsidDel="00905B97">
          <w:delText xml:space="preserve">. </w:delText>
        </w:r>
      </w:del>
    </w:p>
    <w:p w14:paraId="7ACDA97F" w14:textId="08082106" w:rsidR="00E323A4" w:rsidRDefault="00E323A4" w:rsidP="00E323A4">
      <w:pPr>
        <w:pStyle w:val="Heading2"/>
      </w:pPr>
      <w:commentRangeStart w:id="230"/>
      <w:del w:id="231" w:author="Mark Green" w:date="2016-08-23T20:24:00Z">
        <w:r w:rsidDel="008347BD">
          <w:delText>Illustrative m</w:delText>
        </w:r>
      </w:del>
      <w:ins w:id="232" w:author="Mark Green" w:date="2016-08-23T20:24:00Z">
        <w:r w:rsidR="008347BD">
          <w:t>M</w:t>
        </w:r>
      </w:ins>
      <w:r>
        <w:t>odel projections</w:t>
      </w:r>
      <w:commentRangeEnd w:id="230"/>
      <w:r>
        <w:rPr>
          <w:rStyle w:val="CommentReference"/>
          <w:rFonts w:asciiTheme="minorHAnsi" w:eastAsiaTheme="minorHAnsi" w:hAnsiTheme="minorHAnsi" w:cstheme="minorBidi"/>
          <w:color w:val="auto"/>
        </w:rPr>
        <w:commentReference w:id="230"/>
      </w:r>
    </w:p>
    <w:p w14:paraId="3EEC67B8" w14:textId="5243F660" w:rsidR="00E323A4" w:rsidRDefault="00E323A4" w:rsidP="00E323A4">
      <w:r>
        <w:t xml:space="preserve">Figure 3 shows both </w:t>
      </w:r>
      <w:ins w:id="233" w:author="Mark Green" w:date="2016-08-23T20:19:00Z">
        <w:r w:rsidR="008347BD">
          <w:t xml:space="preserve">the </w:t>
        </w:r>
      </w:ins>
      <w:r>
        <w:t>actual</w:t>
      </w:r>
      <w:ins w:id="234" w:author="Kate" w:date="2016-08-23T11:19:00Z">
        <w:r w:rsidR="00905B97">
          <w:t xml:space="preserve"> age-specific mortality rate</w:t>
        </w:r>
      </w:ins>
      <w:del w:id="235" w:author="Kate" w:date="2016-08-23T11:19:00Z">
        <w:r w:rsidDel="00905B97">
          <w:delText xml:space="preserve"> ASMR</w:delText>
        </w:r>
      </w:del>
      <w:r>
        <w:t>s</w:t>
      </w:r>
      <w:ins w:id="236" w:author="Kate" w:date="2016-08-23T11:20:00Z">
        <w:r w:rsidR="00905B97">
          <w:t xml:space="preserve"> (</w:t>
        </w:r>
        <w:commentRangeStart w:id="237"/>
        <w:r w:rsidR="00905B97">
          <w:t>ASMRs</w:t>
        </w:r>
      </w:ins>
      <w:commentRangeEnd w:id="237"/>
      <w:r w:rsidR="00A56C32">
        <w:rPr>
          <w:rStyle w:val="CommentReference"/>
        </w:rPr>
        <w:commentReference w:id="237"/>
      </w:r>
      <w:ins w:id="238" w:author="Kate" w:date="2016-08-23T11:20:00Z">
        <w:r w:rsidR="00905B97">
          <w:t>)</w:t>
        </w:r>
      </w:ins>
      <w:r>
        <w:t xml:space="preserve"> for select ages in different years from 1990 to 2015 as points, and the levels predicted by the model as a line</w:t>
      </w:r>
      <w:del w:id="239" w:author="Mark Green" w:date="2016-08-23T20:19:00Z">
        <w:r w:rsidDel="008347BD">
          <w:delText>, if the New Labour effects on intercept and trend were projected</w:delText>
        </w:r>
      </w:del>
      <w:ins w:id="240" w:author="Kate" w:date="2016-08-23T11:20:00Z">
        <w:del w:id="241" w:author="Mark Green" w:date="2016-08-23T20:19:00Z">
          <w:r w:rsidR="00905B97" w:rsidDel="008347BD">
            <w:delText>projecting</w:delText>
          </w:r>
        </w:del>
      </w:ins>
      <w:del w:id="242" w:author="Mark Green" w:date="2016-08-23T20:19:00Z">
        <w:r w:rsidDel="008347BD">
          <w:delText xml:space="preserve"> to both the pre- and post- New Labour period</w:delText>
        </w:r>
      </w:del>
      <w:r>
        <w:t xml:space="preserve">. The projections tend to be above the observed values for the pre </w:t>
      </w:r>
      <w:ins w:id="243" w:author="Mark Green" w:date="2016-08-23T20:20:00Z">
        <w:r w:rsidR="008347BD">
          <w:t xml:space="preserve">New </w:t>
        </w:r>
      </w:ins>
      <w:r>
        <w:t xml:space="preserve">Labour period, and below the observed values for the </w:t>
      </w:r>
      <w:del w:id="244" w:author="Mark Green" w:date="2016-08-23T20:20:00Z">
        <w:r w:rsidDel="008347BD">
          <w:delText>post Labour</w:delText>
        </w:r>
      </w:del>
      <w:ins w:id="245" w:author="Mark Green" w:date="2016-08-23T20:20:00Z">
        <w:r w:rsidR="008347BD">
          <w:t>austerity</w:t>
        </w:r>
      </w:ins>
      <w:r>
        <w:t xml:space="preserve"> period, indicating that during the New Labour years ASMRs at these older ages tended to decrease at a faster rate compared with the earlier and later period. </w:t>
      </w:r>
      <w:del w:id="246" w:author="Mark Green" w:date="2016-08-23T20:21:00Z">
        <w:r w:rsidDel="008347BD">
          <w:delText>This seems particular</w:delText>
        </w:r>
        <w:r w:rsidR="00EE2A97" w:rsidDel="008347BD">
          <w:delText>ly</w:delText>
        </w:r>
        <w:r w:rsidDel="008347BD">
          <w:delText xml:space="preserve"> the case for older ages in the series, </w:delText>
        </w:r>
        <w:commentRangeStart w:id="247"/>
        <w:r w:rsidDel="008347BD">
          <w:delText>especially on the identity scale (Figure 3B) rather than log10 scale</w:delText>
        </w:r>
        <w:commentRangeEnd w:id="247"/>
        <w:r w:rsidDel="008347BD">
          <w:rPr>
            <w:rStyle w:val="CommentReference"/>
          </w:rPr>
          <w:commentReference w:id="247"/>
        </w:r>
        <w:r w:rsidDel="008347BD">
          <w:delText xml:space="preserve"> (Figure 3 A), as would be expected given the higher baseline mortality risk at these higher ages. </w:delText>
        </w:r>
      </w:del>
      <w:r>
        <w:t>Equivalent ASMR trends at younger adult ages</w:t>
      </w:r>
      <w:ins w:id="248" w:author="Kate" w:date="2016-08-23T11:22:00Z">
        <w:r w:rsidR="00905B97">
          <w:t xml:space="preserve"> (</w:t>
        </w:r>
      </w:ins>
      <w:del w:id="249" w:author="Kate" w:date="2016-08-23T11:22:00Z">
        <w:r w:rsidDel="00905B97">
          <w:delText xml:space="preserve">, as </w:delText>
        </w:r>
      </w:del>
      <w:r>
        <w:t>shown in the appendix</w:t>
      </w:r>
      <w:ins w:id="250" w:author="Kate" w:date="2016-08-23T11:22:00Z">
        <w:r w:rsidR="00905B97">
          <w:t>)</w:t>
        </w:r>
      </w:ins>
      <w:del w:id="251" w:author="Kate" w:date="2016-08-23T11:22:00Z">
        <w:r w:rsidDel="00905B97">
          <w:delText>,</w:delText>
        </w:r>
      </w:del>
      <w:r>
        <w:t xml:space="preserve"> appear to show a contrary effect</w:t>
      </w:r>
      <w:ins w:id="252" w:author="Mark Green" w:date="2016-08-23T20:22:00Z">
        <w:r w:rsidR="008347BD">
          <w:t xml:space="preserve"> to trends at older ages</w:t>
        </w:r>
      </w:ins>
      <w:ins w:id="253" w:author="Mark Green" w:date="2016-08-23T20:23:00Z">
        <w:r w:rsidR="008347BD">
          <w:t>.</w:t>
        </w:r>
      </w:ins>
      <w:del w:id="254" w:author="Mark Green" w:date="2016-08-23T20:23:00Z">
        <w:r w:rsidDel="008347BD">
          <w:delText>, but</w:delText>
        </w:r>
      </w:del>
      <w:r>
        <w:t xml:space="preserve"> </w:t>
      </w:r>
      <w:del w:id="255" w:author="Mark Green" w:date="2016-08-23T20:24:00Z">
        <w:r w:rsidDel="008347BD">
          <w:delText>a</w:delText>
        </w:r>
      </w:del>
      <w:ins w:id="256" w:author="Mark Green" w:date="2016-08-23T20:24:00Z">
        <w:r w:rsidR="008347BD">
          <w:t>A</w:t>
        </w:r>
      </w:ins>
      <w:r>
        <w:t xml:space="preserve">s the absolute mortality risks at these ages are </w:t>
      </w:r>
      <w:del w:id="257" w:author="Mark Green" w:date="2016-08-23T20:23:00Z">
        <w:r w:rsidDel="008347BD">
          <w:delText xml:space="preserve">much </w:delText>
        </w:r>
      </w:del>
      <w:r>
        <w:t>smaller</w:t>
      </w:r>
      <w:ins w:id="258" w:author="Mark Green" w:date="2016-08-23T20:24:00Z">
        <w:r w:rsidR="008347BD">
          <w:t>,</w:t>
        </w:r>
      </w:ins>
      <w:r>
        <w:t xml:space="preserve"> the effects of elevated mortality in earlier adulthood are </w:t>
      </w:r>
      <w:ins w:id="259" w:author="Kate" w:date="2016-08-23T11:22:00Z">
        <w:r w:rsidR="00905B97">
          <w:t xml:space="preserve">also </w:t>
        </w:r>
      </w:ins>
      <w:del w:id="260" w:author="Mark Green" w:date="2016-08-23T20:23:00Z">
        <w:r w:rsidDel="008347BD">
          <w:delText xml:space="preserve">much </w:delText>
        </w:r>
      </w:del>
      <w:r>
        <w:t xml:space="preserve">smaller than the increased mortality risks compared with forward projections </w:t>
      </w:r>
      <w:del w:id="261" w:author="Kate" w:date="2016-08-23T11:22:00Z">
        <w:r w:rsidDel="00905B97">
          <w:delText xml:space="preserve">in </w:delText>
        </w:r>
      </w:del>
      <w:r>
        <w:t xml:space="preserve">at older ages. </w:t>
      </w:r>
      <w:del w:id="262" w:author="Kate" w:date="2016-08-23T11:22:00Z">
        <w:r w:rsidDel="00905B97">
          <w:delText xml:space="preserve">Greater numbers of excess deaths overall should therefore be expected in the post New Labour period than during New Labour. </w:delText>
        </w:r>
      </w:del>
    </w:p>
    <w:p w14:paraId="0E53DDFB" w14:textId="77777777" w:rsidR="00E323A4" w:rsidRDefault="00E323A4" w:rsidP="00E323A4">
      <w:pPr>
        <w:pStyle w:val="Caption"/>
        <w:keepNext/>
      </w:pPr>
      <w:r>
        <w:lastRenderedPageBreak/>
        <w:t xml:space="preserve">Figure </w:t>
      </w:r>
      <w:fldSimple w:instr=" SEQ Figure \* ARABIC ">
        <w:r>
          <w:rPr>
            <w:noProof/>
          </w:rPr>
          <w:t>3</w:t>
        </w:r>
      </w:fldSimple>
      <w:r>
        <w:t xml:space="preserve"> Forwards and backwards model projections of select ASMRs. (A) </w:t>
      </w:r>
      <w:proofErr w:type="gramStart"/>
      <w:r>
        <w:t>log10</w:t>
      </w:r>
      <w:proofErr w:type="gramEnd"/>
      <w:r>
        <w:t xml:space="preserve"> mortality; (B) absolute mortality</w:t>
      </w:r>
    </w:p>
    <w:p w14:paraId="42779B62" w14:textId="77777777" w:rsidR="00E323A4" w:rsidRDefault="00E323A4" w:rsidP="00E323A4">
      <w:r>
        <w:rPr>
          <w:noProof/>
          <w:lang w:eastAsia="en-GB"/>
        </w:rPr>
        <w:drawing>
          <wp:inline distT="0" distB="0" distL="0" distR="0" wp14:anchorId="1D3E54F4" wp14:editId="7B4DD6E0">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190D719" w14:textId="314DA9F4" w:rsidR="00E323A4" w:rsidRDefault="00E323A4" w:rsidP="00E323A4">
      <w:pPr>
        <w:pStyle w:val="Heading2"/>
      </w:pPr>
      <w:commentRangeStart w:id="263"/>
      <w:r>
        <w:t>Total Estimated Excess Death</w:t>
      </w:r>
      <w:ins w:id="264" w:author="Mark Green" w:date="2016-08-23T20:24:00Z">
        <w:r w:rsidR="008347BD">
          <w:t>s</w:t>
        </w:r>
      </w:ins>
      <w:r>
        <w:t>, 2010-2015</w:t>
      </w:r>
      <w:commentRangeEnd w:id="263"/>
      <w:r>
        <w:rPr>
          <w:rStyle w:val="CommentReference"/>
          <w:rFonts w:asciiTheme="minorHAnsi" w:eastAsiaTheme="minorHAnsi" w:hAnsiTheme="minorHAnsi" w:cstheme="minorBidi"/>
          <w:color w:val="auto"/>
        </w:rPr>
        <w:commentReference w:id="263"/>
      </w:r>
    </w:p>
    <w:p w14:paraId="2C987B0D" w14:textId="4B3ABBBD" w:rsidR="00E323A4" w:rsidDel="00905B97" w:rsidRDefault="00E323A4" w:rsidP="00E323A4">
      <w:pPr>
        <w:rPr>
          <w:del w:id="265" w:author="Kate" w:date="2016-08-23T11:25:00Z"/>
        </w:rPr>
      </w:pPr>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t>
      </w:r>
      <w:del w:id="266" w:author="Kate" w:date="2016-08-23T11:24:00Z">
        <w:r w:rsidDel="00905B97">
          <w:delText xml:space="preserve">within these figures </w:delText>
        </w:r>
      </w:del>
      <w:del w:id="267" w:author="Mark Green" w:date="2016-08-23T20:25:00Z">
        <w:r w:rsidDel="008347BD">
          <w:delText>this age</w:delText>
        </w:r>
      </w:del>
      <w:ins w:id="268" w:author="Mark Green" w:date="2016-08-23T20:25:00Z">
        <w:r w:rsidR="008347BD">
          <w:t>it</w:t>
        </w:r>
      </w:ins>
      <w:r>
        <w:t xml:space="preserve"> seems to mark an important turning point in the excess deaths</w:t>
      </w:r>
      <w:del w:id="269" w:author="Kate" w:date="2016-08-23T11:24:00Z">
        <w:r w:rsidDel="00905B97">
          <w:delText xml:space="preserve"> by particular ages</w:delText>
        </w:r>
      </w:del>
      <w:r>
        <w:t xml:space="preserve">. </w:t>
      </w:r>
      <w:ins w:id="270" w:author="Kate" w:date="2016-08-23T11:25:00Z">
        <w:r w:rsidR="00905B97">
          <w:t>F</w:t>
        </w:r>
      </w:ins>
    </w:p>
    <w:p w14:paraId="70B57890" w14:textId="1E0D75ED" w:rsidR="00E323A4" w:rsidRDefault="00E323A4" w:rsidP="00E323A4">
      <w:del w:id="271" w:author="Kate" w:date="2016-08-23T11:25:00Z">
        <w:r w:rsidDel="00905B97">
          <w:delText>It appears from these figures that, f</w:delText>
        </w:r>
      </w:del>
      <w:proofErr w:type="gramStart"/>
      <w:r>
        <w:t>or</w:t>
      </w:r>
      <w:proofErr w:type="gramEnd"/>
      <w:r>
        <w:t xml:space="preserve"> each year from 2010 to 2015, there </w:t>
      </w:r>
      <w:del w:id="272" w:author="Mark Green" w:date="2016-08-23T20:26:00Z">
        <w:r w:rsidDel="008347BD">
          <w:delText>tends to have</w:delText>
        </w:r>
      </w:del>
      <w:ins w:id="273" w:author="Mark Green" w:date="2016-08-23T20:26:00Z">
        <w:r w:rsidR="008347BD">
          <w:t>has</w:t>
        </w:r>
      </w:ins>
      <w:r>
        <w:t xml:space="preserve"> been </w:t>
      </w:r>
      <w:del w:id="274" w:author="Mark Green" w:date="2016-08-23T20:26:00Z">
        <w:r w:rsidDel="008347BD">
          <w:delText xml:space="preserve">somewhat </w:delText>
        </w:r>
      </w:del>
      <w:r>
        <w:t xml:space="preserve">fewer deaths than expected between birth and the start of retirement </w:t>
      </w:r>
      <w:bookmarkStart w:id="275" w:name="_GoBack"/>
      <w:bookmarkEnd w:id="275"/>
      <w:r>
        <w:t>age, but a</w:t>
      </w:r>
      <w:r w:rsidR="00EE2A97">
        <w:t>n</w:t>
      </w:r>
      <w:r>
        <w:t xml:space="preserve"> increasing number of excess deaths after retirement age, such that by age</w:t>
      </w:r>
      <w:del w:id="276" w:author="Mark Green" w:date="2016-08-23T20:26:00Z">
        <w:r w:rsidDel="008347BD">
          <w:delText>s</w:delText>
        </w:r>
      </w:del>
      <w:r>
        <w:t xml:space="preserve"> 89 there were many more deaths than expected in total. These differences and worsening tendencies become evident from 2012 onwards, and have been getting worse</w:t>
      </w:r>
      <w:ins w:id="277" w:author="Kate" w:date="2016-08-23T11:25:00Z">
        <w:r w:rsidR="00905B97">
          <w:t xml:space="preserve"> </w:t>
        </w:r>
      </w:ins>
      <w:del w:id="278" w:author="Kate" w:date="2016-08-23T11:25:00Z">
        <w:r w:rsidDel="00905B97">
          <w:delText xml:space="preserve">, moving further from the New Labour trends, </w:delText>
        </w:r>
      </w:del>
      <w:r>
        <w:t>in each subsequent year</w:t>
      </w:r>
      <w:ins w:id="279" w:author="Kate" w:date="2016-08-23T11:25:00Z">
        <w:r w:rsidR="00905B97">
          <w:t xml:space="preserve">; </w:t>
        </w:r>
      </w:ins>
      <w:del w:id="280" w:author="Kate" w:date="2016-08-23T11:25:00Z">
        <w:r w:rsidDel="00905B97">
          <w:delText xml:space="preserve">. </w:delText>
        </w:r>
        <w:r w:rsidR="00EE2A97" w:rsidDel="00905B97">
          <w:delText>The</w:delText>
        </w:r>
        <w:r w:rsidDel="00905B97">
          <w:delText xml:space="preserve"> </w:delText>
        </w:r>
      </w:del>
      <w:r>
        <w:t>2015 saw a greater number of total excess deaths than the years 2012 to 2014</w:t>
      </w:r>
      <w:r w:rsidR="00EE2A97">
        <w:t xml:space="preserve"> combined</w:t>
      </w:r>
      <w:r>
        <w:t xml:space="preserve">.   </w:t>
      </w:r>
    </w:p>
    <w:p w14:paraId="17B49180" w14:textId="4359EC34" w:rsidR="00E323A4" w:rsidRDefault="00E323A4" w:rsidP="00E323A4">
      <w:r>
        <w:t xml:space="preserve">The models suggest that, between birth and the age of 89 years, </w:t>
      </w:r>
      <w:commentRangeStart w:id="281"/>
      <w:r>
        <w:t xml:space="preserve">there were around 20,000 excess deaths in 2015 (12,000 excess male deaths, </w:t>
      </w:r>
      <w:del w:id="282" w:author="Kate" w:date="2016-08-23T11:26:00Z">
        <w:r w:rsidDel="00905B97">
          <w:delText xml:space="preserve">and </w:delText>
        </w:r>
      </w:del>
      <w:r>
        <w:t>8,000 excess female deaths), up from around 9,000 excess deaths in 2014 (7,000 male and 2,000 female)</w:t>
      </w:r>
      <w:ins w:id="283" w:author="Kate" w:date="2016-08-23T11:26:00Z">
        <w:r w:rsidR="00905B97">
          <w:t>,</w:t>
        </w:r>
      </w:ins>
      <w:del w:id="284" w:author="Kate" w:date="2016-08-23T11:26:00Z">
        <w:r w:rsidDel="00905B97">
          <w:delText>,</w:delText>
        </w:r>
      </w:del>
      <w:r>
        <w:t xml:space="preserve"> 11,000 excess deaths in 2013 (7,000 male and 4,000 female), and around 2,000 excess deaths in 2012 (1,000 male and 1,000 female).  This </w:t>
      </w:r>
      <w:r>
        <w:lastRenderedPageBreak/>
        <w:t xml:space="preserve">produces a total of around 42,000 excess deaths by age 89 years in these four years. If the trend extrapolation to age 95 years in 2015 is accurate, then the total number of excess deaths </w:t>
      </w:r>
      <w:del w:id="285" w:author="Kate" w:date="2016-08-23T11:27:00Z">
        <w:r w:rsidDel="00905B97">
          <w:delText xml:space="preserve">by age 89 </w:delText>
        </w:r>
      </w:del>
      <w:r>
        <w:t>in these four years rises to around 60,000 excess deaths</w:t>
      </w:r>
      <w:commentRangeEnd w:id="281"/>
      <w:r w:rsidR="008347BD">
        <w:rPr>
          <w:rStyle w:val="CommentReference"/>
        </w:rPr>
        <w:commentReference w:id="281"/>
      </w:r>
      <w:r>
        <w:t xml:space="preserve">. </w:t>
      </w:r>
      <w:del w:id="286" w:author="Kate" w:date="2016-08-23T11:27:00Z">
        <w:r w:rsidDel="00905B97">
          <w:delText>However</w:delText>
        </w:r>
        <w:r w:rsidR="00EE2A97" w:rsidDel="00905B97">
          <w:delText>,</w:delText>
        </w:r>
        <w:r w:rsidDel="00905B97">
          <w:delText xml:space="preserve"> even if there are no additional excess deaths in 2015  after the age of 89 years, this  total number of excess deaths over the four years only reduces to around 55,000 excess deaths.</w:delText>
        </w:r>
      </w:del>
    </w:p>
    <w:p w14:paraId="338B48A9" w14:textId="6BC75410" w:rsidR="00E323A4" w:rsidDel="00905B97" w:rsidRDefault="00E323A4" w:rsidP="00E323A4">
      <w:pPr>
        <w:pStyle w:val="Heading2"/>
        <w:rPr>
          <w:del w:id="287" w:author="Kate" w:date="2016-08-23T11:27:00Z"/>
        </w:rPr>
      </w:pPr>
      <w:commentRangeStart w:id="288"/>
      <w:del w:id="289" w:author="Kate" w:date="2016-08-23T11:27:00Z">
        <w:r w:rsidDel="00905B97">
          <w:delText>Sensitivity analyses</w:delText>
        </w:r>
      </w:del>
    </w:p>
    <w:p w14:paraId="5ED84914" w14:textId="60FDC0E5" w:rsidR="00E323A4" w:rsidDel="00905B97" w:rsidRDefault="004A2A80" w:rsidP="00E323A4">
      <w:pPr>
        <w:rPr>
          <w:del w:id="290" w:author="Kate" w:date="2016-08-23T11:27:00Z"/>
        </w:rPr>
      </w:pPr>
      <w:del w:id="291" w:author="Kate" w:date="2016-08-23T11:27:00Z">
        <w:r w:rsidDel="00905B97">
          <w:delTex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delText>
        </w:r>
      </w:del>
    </w:p>
    <w:p w14:paraId="18138DED" w14:textId="43B1ECA6" w:rsidR="004A2A80" w:rsidDel="00905B97" w:rsidRDefault="004A2A80" w:rsidP="00E323A4">
      <w:pPr>
        <w:rPr>
          <w:del w:id="292" w:author="Kate" w:date="2016-08-23T11:27:00Z"/>
        </w:rPr>
      </w:pPr>
      <w:del w:id="293" w:author="Kate" w:date="2016-08-23T11:27:00Z">
        <w:r w:rsidDel="00905B97">
          <w:delTex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delText>
        </w:r>
      </w:del>
    </w:p>
    <w:commentRangeEnd w:id="288"/>
    <w:p w14:paraId="509A4C61" w14:textId="77777777" w:rsidR="004A2A80" w:rsidRDefault="00EE2A97" w:rsidP="00E323A4">
      <w:r>
        <w:rPr>
          <w:rStyle w:val="CommentReference"/>
        </w:rPr>
        <w:commentReference w:id="288"/>
      </w:r>
    </w:p>
    <w:p w14:paraId="6CCB2A5D" w14:textId="77777777" w:rsidR="004A2A80" w:rsidRDefault="004A2A80" w:rsidP="00E323A4"/>
    <w:p w14:paraId="5D4AC279" w14:textId="77777777" w:rsidR="004A2A80" w:rsidRDefault="004A2A80" w:rsidP="00E323A4">
      <w:pPr>
        <w:sectPr w:rsidR="004A2A80">
          <w:pgSz w:w="11906" w:h="16838"/>
          <w:pgMar w:top="1440" w:right="1440" w:bottom="1440" w:left="1440" w:header="708" w:footer="708" w:gutter="0"/>
          <w:cols w:space="708"/>
          <w:docGrid w:linePitch="360"/>
        </w:sectPr>
      </w:pPr>
    </w:p>
    <w:p w14:paraId="053E8B88" w14:textId="77777777" w:rsidR="00E323A4" w:rsidRDefault="00E323A4" w:rsidP="00E323A4">
      <w:pPr>
        <w:pStyle w:val="Caption"/>
        <w:keepNext/>
      </w:pPr>
      <w:r>
        <w:lastRenderedPageBreak/>
        <w:t xml:space="preserve">Figure </w:t>
      </w:r>
      <w:fldSimple w:instr=" SEQ Figure \* ARABIC ">
        <w:r>
          <w:rPr>
            <w:noProof/>
          </w:rPr>
          <w:t>4</w:t>
        </w:r>
      </w:fldSimple>
      <w:r>
        <w:t xml:space="preserve"> Total 'excess deaths' (actual - projected) in England &amp; Wales, for each year from 2010 to 2015.</w:t>
      </w:r>
    </w:p>
    <w:p w14:paraId="4B7BA471" w14:textId="77777777" w:rsidR="00E323A4" w:rsidRDefault="00E323A4" w:rsidP="00E323A4">
      <w:pPr>
        <w:sectPr w:rsidR="00E323A4" w:rsidSect="000B27ED">
          <w:pgSz w:w="16838" w:h="11906" w:orient="landscape"/>
          <w:pgMar w:top="1440" w:right="1440" w:bottom="1440" w:left="1440" w:header="708" w:footer="708" w:gutter="0"/>
          <w:cols w:space="708"/>
          <w:docGrid w:linePitch="360"/>
        </w:sectPr>
      </w:pPr>
      <w:commentRangeStart w:id="294"/>
      <w:r>
        <w:rPr>
          <w:noProof/>
          <w:lang w:eastAsia="en-GB"/>
        </w:rPr>
        <w:drawing>
          <wp:inline distT="0" distB="0" distL="0" distR="0" wp14:anchorId="74393F17" wp14:editId="53364EF7">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commentRangeEnd w:id="294"/>
      <w:r w:rsidR="00691A2E">
        <w:rPr>
          <w:rStyle w:val="CommentReference"/>
        </w:rPr>
        <w:commentReference w:id="294"/>
      </w:r>
    </w:p>
    <w:p w14:paraId="61605A31" w14:textId="77777777" w:rsidR="00E323A4" w:rsidRDefault="00E323A4" w:rsidP="00E323A4">
      <w:pPr>
        <w:pStyle w:val="Heading1"/>
      </w:pPr>
      <w:commentRangeStart w:id="295"/>
      <w:r>
        <w:lastRenderedPageBreak/>
        <w:t>Discussion</w:t>
      </w:r>
      <w:commentRangeEnd w:id="295"/>
      <w:r w:rsidR="006E0B54">
        <w:rPr>
          <w:rStyle w:val="CommentReference"/>
          <w:rFonts w:asciiTheme="minorHAnsi" w:eastAsiaTheme="minorHAnsi" w:hAnsiTheme="minorHAnsi" w:cstheme="minorBidi"/>
          <w:color w:val="auto"/>
        </w:rPr>
        <w:commentReference w:id="295"/>
      </w:r>
    </w:p>
    <w:p w14:paraId="31BAD276" w14:textId="0441C75A" w:rsidR="006E0B54" w:rsidRDefault="006E0B54" w:rsidP="00E323A4">
      <w:pPr>
        <w:rPr>
          <w:ins w:id="296" w:author="Mark Green" w:date="2016-08-23T20:45:00Z"/>
        </w:rPr>
      </w:pPr>
      <w:ins w:id="297" w:author="Mark Green" w:date="2016-08-23T20:38:00Z">
        <w:r>
          <w:t xml:space="preserve">Our results </w:t>
        </w:r>
        <w:r w:rsidR="00AF3184">
          <w:t>demonstrate that since 2010</w:t>
        </w:r>
      </w:ins>
      <w:ins w:id="298" w:author="Mark Green" w:date="2016-08-23T20:40:00Z">
        <w:r w:rsidR="00AF3184">
          <w:t>,</w:t>
        </w:r>
      </w:ins>
      <w:ins w:id="299" w:author="Mark Green" w:date="2016-08-23T20:38:00Z">
        <w:r w:rsidR="00AF3184">
          <w:t xml:space="preserve"> mortality rates </w:t>
        </w:r>
      </w:ins>
      <w:ins w:id="300" w:author="Mark Green" w:date="2016-08-23T20:40:00Z">
        <w:r w:rsidR="00AF3184">
          <w:t xml:space="preserve">for England and Wales </w:t>
        </w:r>
      </w:ins>
      <w:ins w:id="301" w:author="Mark Green" w:date="2016-08-23T20:38:00Z">
        <w:r w:rsidR="00AF3184">
          <w:t xml:space="preserve">have increased in comparison to longer term trends prior to the period of austerity. </w:t>
        </w:r>
      </w:ins>
      <w:ins w:id="302" w:author="Mark Green" w:date="2016-08-23T20:41:00Z">
        <w:r w:rsidR="00AF3184">
          <w:t>These increases have been p</w:t>
        </w:r>
      </w:ins>
      <w:ins w:id="303" w:author="Mark Green" w:date="2016-08-23T20:37:00Z">
        <w:r>
          <w:t xml:space="preserve">articularly </w:t>
        </w:r>
      </w:ins>
      <w:ins w:id="304" w:author="Mark Green" w:date="2016-08-23T20:41:00Z">
        <w:r w:rsidR="00AF3184">
          <w:t xml:space="preserve">high </w:t>
        </w:r>
      </w:ins>
      <w:ins w:id="305" w:author="Mark Green" w:date="2016-08-23T20:37:00Z">
        <w:r>
          <w:t>among the elderly</w:t>
        </w:r>
      </w:ins>
      <w:ins w:id="306" w:author="Mark Green" w:date="2016-08-23T20:43:00Z">
        <w:r w:rsidR="00AF3184">
          <w:t xml:space="preserve">, with mortality rates </w:t>
        </w:r>
      </w:ins>
      <w:ins w:id="307" w:author="Mark Green" w:date="2016-08-23T20:44:00Z">
        <w:r w:rsidR="00AF3184">
          <w:t>for some</w:t>
        </w:r>
      </w:ins>
      <w:ins w:id="308" w:author="Mark Green" w:date="2016-08-23T20:43:00Z">
        <w:r w:rsidR="00AF3184">
          <w:t xml:space="preserve"> young</w:t>
        </w:r>
      </w:ins>
      <w:ins w:id="309" w:author="Mark Green" w:date="2016-08-23T20:44:00Z">
        <w:r w:rsidR="00AF3184">
          <w:t>er ages</w:t>
        </w:r>
      </w:ins>
      <w:ins w:id="310" w:author="Mark Green" w:date="2016-08-23T20:43:00Z">
        <w:r w:rsidR="00AF3184">
          <w:t xml:space="preserve"> continuing to fall</w:t>
        </w:r>
      </w:ins>
      <w:ins w:id="311" w:author="Mark Green" w:date="2016-08-23T20:37:00Z">
        <w:r>
          <w:t xml:space="preserve">. We estimate that the </w:t>
        </w:r>
        <w:r w:rsidR="00AF3184">
          <w:t xml:space="preserve">total number of excess deaths </w:t>
        </w:r>
      </w:ins>
      <w:ins w:id="312" w:author="Mark Green" w:date="2016-08-23T20:41:00Z">
        <w:r w:rsidR="00AF3184">
          <w:t>that have occurred since 2010 is XXXX</w:t>
        </w:r>
      </w:ins>
      <w:ins w:id="313" w:author="Mark Green" w:date="2016-08-23T20:37:00Z">
        <w:r>
          <w:t>.</w:t>
        </w:r>
      </w:ins>
    </w:p>
    <w:p w14:paraId="787E75F4" w14:textId="1AF7F41E" w:rsidR="00AF3184" w:rsidRDefault="00AF3184" w:rsidP="00E323A4">
      <w:pPr>
        <w:rPr>
          <w:ins w:id="314" w:author="Mark Green" w:date="2016-08-23T20:37:00Z"/>
        </w:rPr>
      </w:pPr>
      <w:ins w:id="315" w:author="Mark Green" w:date="2016-08-23T20:45:00Z">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ins>
      <w:ins w:id="316" w:author="Mark Green" w:date="2016-08-23T20:46:00Z">
        <w:r>
          <w:t xml:space="preserve"> [refs]</w:t>
        </w:r>
      </w:ins>
      <w:ins w:id="317" w:author="Mark Green" w:date="2016-08-23T20:45:00Z">
        <w:r w:rsidRPr="00AF3184">
          <w:t xml:space="preserve">. This is both in terms of much increased and increasing levels of excess deaths amongst the elderly, but paradoxically also with somewhat reduced levels of deaths within working ages, in particular for </w:t>
        </w:r>
        <w:r>
          <w:t xml:space="preserve">males (detailed in the </w:t>
        </w:r>
        <w:commentRangeStart w:id="318"/>
        <w:r>
          <w:t>appendix</w:t>
        </w:r>
      </w:ins>
      <w:commentRangeEnd w:id="318"/>
      <w:ins w:id="319" w:author="Mark Green" w:date="2016-08-23T20:52:00Z">
        <w:r w:rsidR="005B12E3">
          <w:rPr>
            <w:rStyle w:val="CommentReference"/>
          </w:rPr>
          <w:commentReference w:id="318"/>
        </w:r>
      </w:ins>
      <w:ins w:id="320" w:author="Mark Green" w:date="2016-08-23T20:45:00Z">
        <w:r w:rsidRPr="00AF3184">
          <w:t xml:space="preserve">). It is known that mortality rates tend to fall for people of working age during recessions, in part because </w:t>
        </w:r>
        <w:r>
          <w:t>the costs of risky behaviours rise</w:t>
        </w:r>
      </w:ins>
      <w:ins w:id="321" w:author="Mark Green" w:date="2016-08-23T20:47:00Z">
        <w:r>
          <w:t xml:space="preserve"> [4</w:t>
        </w:r>
        <w:proofErr w:type="gramStart"/>
        <w:r>
          <w:t>,12,45</w:t>
        </w:r>
        <w:proofErr w:type="gramEnd"/>
        <w:r>
          <w:t>]</w:t>
        </w:r>
      </w:ins>
      <w:ins w:id="322" w:author="Mark Green" w:date="2016-08-23T20:45:00Z">
        <w:r w:rsidRPr="00AF3184">
          <w:t>.</w:t>
        </w:r>
      </w:ins>
      <w:ins w:id="323" w:author="Mark Green" w:date="2016-08-23T20:48:00Z">
        <w:r w:rsidR="005B12E3">
          <w:t xml:space="preserve"> Changes in these drivers of acute causes of mortality tend to react </w:t>
        </w:r>
      </w:ins>
      <w:ins w:id="324" w:author="Mark Green" w:date="2016-08-23T20:51:00Z">
        <w:r w:rsidR="005B12E3">
          <w:t>quickly</w:t>
        </w:r>
      </w:ins>
      <w:ins w:id="325" w:author="Mark Green" w:date="2016-08-23T20:48:00Z">
        <w:r w:rsidR="005B12E3">
          <w:t xml:space="preserve"> to </w:t>
        </w:r>
      </w:ins>
      <w:ins w:id="326" w:author="Mark Green" w:date="2016-08-23T20:49:00Z">
        <w:r w:rsidR="005B12E3">
          <w:t xml:space="preserve">‘environmental </w:t>
        </w:r>
        <w:commentRangeStart w:id="327"/>
        <w:proofErr w:type="gramStart"/>
        <w:r w:rsidR="005B12E3">
          <w:t>stimulus’</w:t>
        </w:r>
        <w:commentRangeEnd w:id="327"/>
        <w:proofErr w:type="gramEnd"/>
        <w:r w:rsidR="005B12E3">
          <w:rPr>
            <w:rStyle w:val="CommentReference"/>
          </w:rPr>
          <w:commentReference w:id="327"/>
        </w:r>
      </w:ins>
      <w:ins w:id="328" w:author="Mark Green" w:date="2016-08-23T20:50:00Z">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ins>
    </w:p>
    <w:p w14:paraId="4870ED28" w14:textId="6F2CDAE9" w:rsidR="00E323A4" w:rsidDel="005B12E3" w:rsidRDefault="00E323A4" w:rsidP="00E323A4">
      <w:pPr>
        <w:rPr>
          <w:del w:id="329" w:author="Mark Green" w:date="2016-08-23T20:51:00Z"/>
        </w:rPr>
      </w:pPr>
      <w:del w:id="330" w:author="Mark Green" w:date="2016-08-23T20:51:00Z">
        <w:r w:rsidDel="005B12E3">
          <w:delText>The patterns of excess deaths</w:delText>
        </w:r>
      </w:del>
      <w:ins w:id="331" w:author="Kate" w:date="2016-08-23T11:29:00Z">
        <w:del w:id="332" w:author="Mark Green" w:date="2016-08-23T20:51:00Z">
          <w:r w:rsidR="00993C33" w:rsidDel="005B12E3">
            <w:delText>mortality</w:delText>
          </w:r>
        </w:del>
      </w:ins>
      <w:del w:id="333" w:author="Mark Green" w:date="2016-08-23T20:51:00Z">
        <w:r w:rsidDel="005B12E3">
          <w:delText xml:space="preserve"> produced by </w:delText>
        </w:r>
      </w:del>
      <w:ins w:id="334" w:author="Kate" w:date="2016-08-23T11:28:00Z">
        <w:del w:id="335" w:author="Mark Green" w:date="2016-08-23T20:51:00Z">
          <w:r w:rsidR="00993C33" w:rsidDel="005B12E3">
            <w:delText>our</w:delText>
          </w:r>
        </w:del>
      </w:ins>
      <w:del w:id="336" w:author="Mark Green" w:date="2016-08-23T20:51:00Z">
        <w:r w:rsidDel="005B12E3">
          <w:delText>the modelling approach are consistent with what might be expected from a country that has been subject to both</w:delText>
        </w:r>
      </w:del>
      <w:ins w:id="337" w:author="Kate" w:date="2016-08-23T11:28:00Z">
        <w:del w:id="338" w:author="Mark Green" w:date="2016-08-23T20:51:00Z">
          <w:r w:rsidR="00993C33" w:rsidDel="005B12E3">
            <w:delText>period that has seen</w:delText>
          </w:r>
        </w:del>
      </w:ins>
      <w:del w:id="339" w:author="Mark Green" w:date="2016-08-23T20:51:00Z">
        <w:r w:rsidDel="005B12E3">
          <w:delText xml:space="preserve"> the longest decline in long-term economic growth rates, and longest period of lack of investment in healthcare and </w:delText>
        </w:r>
        <w:r w:rsidR="00B43A0B" w:rsidDel="005B12E3">
          <w:delText xml:space="preserve">associated </w:delText>
        </w:r>
        <w:r w:rsidDel="005B12E3">
          <w:delText>social care services since World War 2. This is both in terms of much increased and increasing levels of excess deaths amongst the elderly, but paradoxically also with somewhat reduced levels of deaths within working ages, in particular for males</w:delText>
        </w:r>
      </w:del>
      <w:ins w:id="340" w:author="Kate" w:date="2016-08-23T11:29:00Z">
        <w:del w:id="341" w:author="Mark Green" w:date="2016-08-23T20:51:00Z">
          <w:r w:rsidR="00993C33" w:rsidDel="005B12E3">
            <w:delText xml:space="preserve"> (detailed in the appendix)</w:delText>
          </w:r>
        </w:del>
      </w:ins>
      <w:del w:id="342" w:author="Mark Green" w:date="2016-08-23T20:51:00Z">
        <w:r w:rsidDel="005B12E3">
          <w:delText xml:space="preserve">. </w:delText>
        </w:r>
        <w:r w:rsidR="001D686D" w:rsidDel="005B12E3">
          <w:delText>It is known</w:delText>
        </w:r>
        <w:r w:rsidR="00B43A0B" w:rsidDel="005B12E3">
          <w:delText xml:space="preserve"> that mortality rates tend to fall for people of working age during recessions</w:delText>
        </w:r>
      </w:del>
      <w:ins w:id="343" w:author="Kate" w:date="2016-08-23T11:29:00Z">
        <w:del w:id="344" w:author="Mark Green" w:date="2016-08-23T20:51:00Z">
          <w:r w:rsidR="00993C33" w:rsidDel="005B12E3">
            <w:delText>, in part because</w:delText>
          </w:r>
        </w:del>
      </w:ins>
      <w:del w:id="345" w:author="Mark Green" w:date="2016-08-23T20:51:00Z">
        <w:r w:rsidR="00B43A0B" w:rsidDel="005B12E3">
          <w:delText xml:space="preserve"> as the cost</w:delText>
        </w:r>
      </w:del>
      <w:ins w:id="346" w:author="Kate" w:date="2016-08-23T11:30:00Z">
        <w:del w:id="347" w:author="Mark Green" w:date="2016-08-23T20:51:00Z">
          <w:r w:rsidR="00993C33" w:rsidDel="005B12E3">
            <w:delText>s</w:delText>
          </w:r>
        </w:del>
      </w:ins>
      <w:del w:id="348" w:author="Mark Green" w:date="2016-08-23T20:51:00Z">
        <w:r w:rsidR="00B43A0B" w:rsidDel="005B12E3">
          <w:delText xml:space="preserve"> of driving cars</w:delText>
        </w:r>
      </w:del>
      <w:ins w:id="349" w:author="Kate" w:date="2016-08-23T11:30:00Z">
        <w:del w:id="350" w:author="Mark Green" w:date="2016-08-23T20:51:00Z">
          <w:r w:rsidR="00993C33" w:rsidDel="005B12E3">
            <w:delText>risky behaviours</w:delText>
          </w:r>
        </w:del>
      </w:ins>
      <w:del w:id="351" w:author="Mark Green" w:date="2016-08-23T20:51:00Z">
        <w:r w:rsidR="00B43A0B" w:rsidDel="005B12E3">
          <w:delText xml:space="preserve"> rises and the</w:delText>
        </w:r>
      </w:del>
      <w:ins w:id="352" w:author="Kate" w:date="2016-08-23T11:30:00Z">
        <w:del w:id="353" w:author="Mark Green" w:date="2016-08-23T20:51:00Z">
          <w:r w:rsidR="00993C33" w:rsidDel="005B12E3">
            <w:delText xml:space="preserve">re </w:delText>
          </w:r>
        </w:del>
      </w:ins>
      <w:del w:id="354" w:author="Mark Green" w:date="2016-08-23T20:51:00Z">
        <w:r w:rsidR="00B43A0B" w:rsidDel="005B12E3">
          <w:delText>y are fewer industrial and construction accidents.</w:delText>
        </w:r>
        <w:r w:rsidR="001D686D" w:rsidDel="005B12E3">
          <w:delText xml:space="preserve"> </w:delText>
        </w:r>
      </w:del>
    </w:p>
    <w:p w14:paraId="5184AAD5" w14:textId="621AF50D" w:rsidR="008D2BF0" w:rsidDel="005B12E3" w:rsidRDefault="008D06C0" w:rsidP="00E323A4">
      <w:pPr>
        <w:rPr>
          <w:del w:id="355" w:author="Mark Green" w:date="2016-08-23T20:51:00Z"/>
        </w:rPr>
      </w:pPr>
      <w:del w:id="356" w:author="Mark Green" w:date="2016-08-23T20:51:00Z">
        <w:r w:rsidDel="005B12E3">
          <w:delText>The idea that both recessions and responses to recessions (‘austerity or stimulus’) can have differential effects</w:delText>
        </w:r>
        <w:r w:rsidR="002E27FD" w:rsidDel="005B12E3">
          <w:delText>, on different types of mortality</w:delText>
        </w:r>
        <w:r w:rsidDel="005B12E3">
          <w:delText>, over different time scales, and at different ages, is not new</w:delText>
        </w:r>
      </w:del>
      <w:ins w:id="357" w:author="Kate" w:date="2016-08-23T11:33:00Z">
        <w:del w:id="358" w:author="Mark Green" w:date="2016-08-23T20:51:00Z">
          <w:r w:rsidR="00A42E90" w:rsidDel="005B12E3">
            <w:delText xml:space="preserve">. </w:delText>
          </w:r>
        </w:del>
      </w:ins>
      <w:del w:id="359" w:author="Mark Green" w:date="2016-08-23T20:51:00Z">
        <w:r w:rsidDel="005B12E3">
          <w:delText xml:space="preserve">, and in fact a central claim made </w:delText>
        </w:r>
        <w:commentRangeStart w:id="360"/>
        <w:r w:rsidDel="005B12E3">
          <w:delText>in the Body Economic</w:delText>
        </w:r>
        <w:r w:rsidR="00D076AC" w:rsidDel="005B12E3">
          <w:delText xml:space="preserve"> and elsewhere</w:delText>
        </w:r>
        <w:r w:rsidDel="005B12E3">
          <w:delText xml:space="preserve">. </w:delText>
        </w:r>
        <w:r w:rsidR="00D076AC" w:rsidDel="005B12E3">
          <w:fldChar w:fldCharType="begin" w:fldLock="1"/>
        </w:r>
        <w:r w:rsidR="004D5091" w:rsidDel="005B12E3">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delInstrText>
        </w:r>
        <w:r w:rsidR="00D076AC" w:rsidDel="005B12E3">
          <w:fldChar w:fldCharType="separate"/>
        </w:r>
        <w:r w:rsidR="00D076AC" w:rsidRPr="00D076AC" w:rsidDel="005B12E3">
          <w:rPr>
            <w:noProof/>
          </w:rPr>
          <w:delText>[2,4]</w:delText>
        </w:r>
        <w:r w:rsidR="00D076AC" w:rsidDel="005B12E3">
          <w:fldChar w:fldCharType="end"/>
        </w:r>
        <w:commentRangeEnd w:id="360"/>
        <w:r w:rsidR="00A42E90" w:rsidDel="005B12E3">
          <w:rPr>
            <w:rStyle w:val="CommentReference"/>
          </w:rPr>
          <w:commentReference w:id="360"/>
        </w:r>
        <w:r w:rsidR="00D076AC" w:rsidDel="005B12E3">
          <w:delText xml:space="preserve"> </w:delText>
        </w:r>
        <w:r w:rsidR="002E27FD" w:rsidDel="005B12E3">
          <w:delText>A sudden fall in vehicle</w:delText>
        </w:r>
      </w:del>
      <w:ins w:id="361" w:author="Kate" w:date="2016-08-23T11:33:00Z">
        <w:del w:id="362" w:author="Mark Green" w:date="2016-08-23T20:51:00Z">
          <w:r w:rsidR="00A42E90" w:rsidDel="005B12E3">
            <w:delText>-</w:delText>
          </w:r>
        </w:del>
      </w:ins>
      <w:del w:id="363" w:author="Mark Green" w:date="2016-08-23T20:51:00Z">
        <w:r w:rsidR="002E27FD" w:rsidDel="005B12E3">
          <w:delText xml:space="preserve"> related deaths after 2008, disproportionately affecting young adults, and in particular White Non-Hispanic males, is clear from publically available mortality data</w:delText>
        </w:r>
      </w:del>
      <w:ins w:id="364" w:author="Kate" w:date="2016-08-23T11:33:00Z">
        <w:del w:id="365" w:author="Mark Green" w:date="2016-08-23T20:51:00Z">
          <w:r w:rsidR="00A42E90" w:rsidDel="005B12E3">
            <w:delText xml:space="preserve"> in the US</w:delText>
          </w:r>
        </w:del>
      </w:ins>
      <w:del w:id="366" w:author="Mark Green" w:date="2016-08-23T20:51:00Z">
        <w:r w:rsidR="002E27FD" w:rsidDel="005B12E3">
          <w:delText xml:space="preserve">, which also hint at the 2008 recession leading to falls in violent deaths amongst Black Non-Hispanic males. </w:delText>
        </w:r>
        <w:r w:rsidR="002E27FD" w:rsidDel="005B12E3">
          <w:fldChar w:fldCharType="begin" w:fldLock="1"/>
        </w:r>
        <w:r w:rsidR="008D2BF0" w:rsidDel="005B12E3">
          <w:del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delInstrText>
        </w:r>
        <w:r w:rsidR="002E27FD" w:rsidDel="005B12E3">
          <w:fldChar w:fldCharType="separate"/>
        </w:r>
        <w:r w:rsidR="002E27FD" w:rsidRPr="002E27FD" w:rsidDel="005B12E3">
          <w:rPr>
            <w:noProof/>
          </w:rPr>
          <w:delText>[12]</w:delText>
        </w:r>
        <w:r w:rsidR="002E27FD" w:rsidDel="005B12E3">
          <w:fldChar w:fldCharType="end"/>
        </w:r>
        <w:r w:rsidR="002E27FD" w:rsidDel="005B12E3">
          <w:delText xml:space="preserve"> Similarly, amongst the many findings reported by the Global Burden of Disease </w:delText>
        </w:r>
        <w:r w:rsidR="004D5091" w:rsidDel="005B12E3">
          <w:delText xml:space="preserve">(GBD) </w:delText>
        </w:r>
        <w:r w:rsidR="002E27FD" w:rsidDel="005B12E3">
          <w:delText xml:space="preserve">Study for England </w:delText>
        </w:r>
      </w:del>
      <w:ins w:id="367" w:author="Kate" w:date="2016-08-23T11:34:00Z">
        <w:del w:id="368" w:author="Mark Green" w:date="2016-08-23T20:51:00Z">
          <w:r w:rsidR="00A42E90" w:rsidDel="005B12E3">
            <w:delText>found</w:delText>
          </w:r>
        </w:del>
      </w:ins>
      <w:del w:id="369" w:author="Mark Green" w:date="2016-08-23T20:51:00Z">
        <w:r w:rsidR="002E27FD" w:rsidDel="005B12E3">
          <w:delText xml:space="preserve">was a </w:delText>
        </w:r>
        <w:r w:rsidR="008D2BF0" w:rsidDel="005B12E3">
          <w:delText>rapid fall in Road Injuries as a leading cause of death by years of life lost (YLL), from 10</w:delText>
        </w:r>
        <w:r w:rsidR="008D2BF0" w:rsidRPr="008D2BF0" w:rsidDel="005B12E3">
          <w:rPr>
            <w:vertAlign w:val="superscript"/>
          </w:rPr>
          <w:delText>th</w:delText>
        </w:r>
        <w:r w:rsidR="008D2BF0" w:rsidDel="005B12E3">
          <w:delText xml:space="preserve"> place in 2005 to 16</w:delText>
        </w:r>
        <w:r w:rsidR="008D2BF0" w:rsidRPr="008D2BF0" w:rsidDel="005B12E3">
          <w:rPr>
            <w:vertAlign w:val="superscript"/>
          </w:rPr>
          <w:delText>th</w:delText>
        </w:r>
        <w:r w:rsidR="008D2BF0" w:rsidDel="005B12E3">
          <w:delText xml:space="preserve"> place in 2013. </w:delText>
        </w:r>
        <w:r w:rsidR="008D2BF0" w:rsidDel="005B12E3">
          <w:fldChar w:fldCharType="begin" w:fldLock="1"/>
        </w:r>
        <w:r w:rsidR="004D5091" w:rsidDel="005B12E3">
          <w:del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delInstrText>
        </w:r>
        <w:r w:rsidR="008D2BF0" w:rsidDel="005B12E3">
          <w:fldChar w:fldCharType="separate"/>
        </w:r>
        <w:r w:rsidR="004D5091" w:rsidRPr="004D5091" w:rsidDel="005B12E3">
          <w:rPr>
            <w:noProof/>
          </w:rPr>
          <w:delText>[45]</w:delText>
        </w:r>
        <w:r w:rsidR="008D2BF0" w:rsidDel="005B12E3">
          <w:fldChar w:fldCharType="end"/>
        </w:r>
      </w:del>
      <w:ins w:id="370" w:author="Kate" w:date="2016-08-23T11:34:00Z">
        <w:del w:id="371" w:author="Mark Green" w:date="2016-08-23T20:51:00Z">
          <w:r w:rsidR="00A42E90" w:rsidDel="005B12E3">
            <w:delText xml:space="preserve"> </w:delText>
          </w:r>
        </w:del>
      </w:ins>
      <w:del w:id="372" w:author="Mark Green" w:date="2016-08-23T20:51:00Z">
        <w:r w:rsidR="008D2BF0" w:rsidDel="005B12E3">
          <w:delText>, with Self-harm remaining at 9</w:delText>
        </w:r>
        <w:r w:rsidR="008D2BF0" w:rsidRPr="008D2BF0" w:rsidDel="005B12E3">
          <w:rPr>
            <w:vertAlign w:val="superscript"/>
          </w:rPr>
          <w:delText>th</w:delText>
        </w:r>
        <w:r w:rsidR="008D2BF0" w:rsidDel="005B12E3">
          <w:delText xml:space="preserve"> place in the rankings in both years. </w:delText>
        </w:r>
      </w:del>
      <w:ins w:id="373" w:author="Kate" w:date="2016-08-23T11:36:00Z">
        <w:del w:id="374" w:author="Mark Green" w:date="2016-08-23T20:51:00Z">
          <w:r w:rsidR="00A42E90" w:rsidDel="005B12E3">
            <w:delText xml:space="preserve">Changes in death rates at </w:delText>
          </w:r>
        </w:del>
      </w:ins>
    </w:p>
    <w:p w14:paraId="25138A9E" w14:textId="5A9981B3" w:rsidR="004D5091" w:rsidDel="005B12E3" w:rsidRDefault="009866A2" w:rsidP="004D5091">
      <w:pPr>
        <w:rPr>
          <w:del w:id="375" w:author="Mark Green" w:date="2016-08-23T20:51:00Z"/>
          <w:b/>
        </w:rPr>
      </w:pPr>
      <w:del w:id="376" w:author="Mark Green" w:date="2016-08-23T20:51:00Z">
        <w:r w:rsidDel="005B12E3">
          <w:rPr>
            <w:b/>
          </w:rPr>
          <w:delText>Period-responsiveness: deaths from specific causes amongst working age; all-cause mortality amongst the elderly</w:delText>
        </w:r>
      </w:del>
    </w:p>
    <w:p w14:paraId="49E68AEE" w14:textId="0CA9877A" w:rsidR="009866A2" w:rsidDel="005B12E3" w:rsidRDefault="004D5091" w:rsidP="009866A2">
      <w:pPr>
        <w:rPr>
          <w:del w:id="377" w:author="Mark Green" w:date="2016-08-23T20:51:00Z"/>
        </w:rPr>
      </w:pPr>
      <w:del w:id="378" w:author="Mark Green" w:date="2016-08-23T20:51:00Z">
        <w:r w:rsidDel="005B12E3">
          <w:delText>As evidence from the GBD and elsewhere indicates, within working age</w:delText>
        </w:r>
      </w:del>
      <w:ins w:id="379" w:author="Kate" w:date="2016-08-23T11:36:00Z">
        <w:del w:id="380" w:author="Mark Green" w:date="2016-08-23T20:51:00Z">
          <w:r w:rsidR="00A42E90" w:rsidDel="005B12E3">
            <w:delText>s</w:delText>
          </w:r>
        </w:del>
      </w:ins>
      <w:del w:id="381" w:author="Mark Green" w:date="2016-08-23T20:51:00Z">
        <w:r w:rsidDel="005B12E3">
          <w:delText xml:space="preserve"> changes in death rates due to specific external causes, such </w:delText>
        </w:r>
      </w:del>
      <w:ins w:id="382" w:author="Kate" w:date="2016-08-23T11:37:00Z">
        <w:del w:id="383" w:author="Mark Green" w:date="2016-08-23T20:51:00Z">
          <w:r w:rsidR="00A42E90" w:rsidDel="005B12E3">
            <w:delText xml:space="preserve">falls in </w:delText>
          </w:r>
        </w:del>
      </w:ins>
      <w:del w:id="384" w:author="Mark Green" w:date="2016-08-23T20:51:00Z">
        <w:r w:rsidDel="005B12E3">
          <w:delText>vehicle related deaths</w:delText>
        </w:r>
      </w:del>
      <w:ins w:id="385" w:author="Kate" w:date="2016-08-23T11:37:00Z">
        <w:del w:id="386" w:author="Mark Green" w:date="2016-08-23T20:51:00Z">
          <w:r w:rsidR="00A42E90" w:rsidDel="005B12E3">
            <w:delText xml:space="preserve"> and increases in</w:delText>
          </w:r>
        </w:del>
      </w:ins>
      <w:del w:id="387" w:author="Mark Green" w:date="2016-08-23T20:51:00Z">
        <w:r w:rsidDel="005B12E3">
          <w:delText>, and ‘despair related’ deaths such as drug overdoses and suicides (broadly ‘Self harm’) tend to rise</w:delText>
        </w:r>
      </w:del>
      <w:ins w:id="388" w:author="Kate" w:date="2016-08-23T11:37:00Z">
        <w:del w:id="389" w:author="Mark Green" w:date="2016-08-23T20:51:00Z">
          <w:r w:rsidR="00A42E90" w:rsidDel="005B12E3">
            <w:delText>to occur</w:delText>
          </w:r>
        </w:del>
      </w:ins>
      <w:del w:id="390" w:author="Mark Green" w:date="2016-08-23T20:51:00Z">
        <w:r w:rsidDel="005B12E3">
          <w:delText xml:space="preserve"> fairly quickly in response to </w:delText>
        </w:r>
        <w:r w:rsidR="009866A2" w:rsidDel="005B12E3">
          <w:delText xml:space="preserve">changing ‘environmental stimulus’. This period responsiveness appears more acute in the USA than in many other rich nations, likely because healthcare and systems of social security are less effective than in most comparable nations. However, </w:delText>
        </w:r>
      </w:del>
      <w:ins w:id="391" w:author="Kate" w:date="2016-08-23T11:37:00Z">
        <w:del w:id="392" w:author="Mark Green" w:date="2016-08-23T20:51:00Z">
          <w:r w:rsidR="00A42E90" w:rsidDel="005B12E3">
            <w:delText xml:space="preserve">all-cause mortality among the elderly is more likely to be influenced by </w:delText>
          </w:r>
        </w:del>
      </w:ins>
      <w:del w:id="393" w:author="Mark Green" w:date="2016-08-23T20:51:00Z">
        <w:r w:rsidR="009866A2" w:rsidDel="005B12E3">
          <w:delText xml:space="preserve">changes to the funding and functioning of social care and healthcare are likely to influence all-cause mortality amongst the elderly. 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w:delText>
        </w:r>
      </w:del>
    </w:p>
    <w:p w14:paraId="170D2802" w14:textId="7E78B46B" w:rsidR="009866A2" w:rsidDel="001139AD" w:rsidRDefault="009866A2" w:rsidP="009866A2">
      <w:pPr>
        <w:rPr>
          <w:del w:id="394" w:author="Mark Green" w:date="2016-08-23T21:07:00Z"/>
          <w:b/>
        </w:rPr>
      </w:pPr>
      <w:del w:id="395" w:author="Mark Green" w:date="2016-08-23T21:07:00Z">
        <w:r w:rsidDel="001139AD">
          <w:rPr>
            <w:b/>
          </w:rPr>
          <w:delText xml:space="preserve">Lagged effects, lifecourse disadvantage, and cohort-responses to </w:delText>
        </w:r>
        <w:r w:rsidR="00A432E5" w:rsidDel="001139AD">
          <w:rPr>
            <w:b/>
          </w:rPr>
          <w:delText>changing socioeconomic environments</w:delText>
        </w:r>
      </w:del>
    </w:p>
    <w:p w14:paraId="365884EE" w14:textId="50A6BEDD" w:rsidR="00A432E5" w:rsidRPr="00A432E5" w:rsidDel="005B12E3" w:rsidRDefault="005856B2" w:rsidP="009866A2">
      <w:pPr>
        <w:rPr>
          <w:del w:id="396" w:author="Mark Green" w:date="2016-08-23T20:54:00Z"/>
        </w:rPr>
      </w:pPr>
      <w:ins w:id="397" w:author="Kate" w:date="2016-08-23T11:40:00Z">
        <w:r>
          <w:t xml:space="preserve">Increasing </w:t>
        </w:r>
      </w:ins>
      <w:del w:id="398" w:author="Kate" w:date="2016-08-23T11:40:00Z">
        <w:r w:rsidR="00A432E5" w:rsidDel="005856B2">
          <w:delText>D</w:delText>
        </w:r>
      </w:del>
      <w:ins w:id="399" w:author="Kate" w:date="2016-08-23T11:40:00Z">
        <w:r>
          <w:t>d</w:t>
        </w:r>
      </w:ins>
      <w:r w:rsidR="00A432E5">
        <w:t xml:space="preserve">eath rates </w:t>
      </w:r>
      <w:ins w:id="400" w:author="Kate" w:date="2016-08-23T11:40:00Z">
        <w:r>
          <w:t>must be ‘canaries</w:t>
        </w:r>
        <w:del w:id="401" w:author="Mark Green" w:date="2016-08-23T20:52:00Z">
          <w:r w:rsidDel="005B12E3">
            <w:delText>’</w:delText>
          </w:r>
        </w:del>
        <w:r>
          <w:t xml:space="preserve"> in a coal-mine</w:t>
        </w:r>
      </w:ins>
      <w:ins w:id="402" w:author="Mark Green" w:date="2016-08-23T20:52:00Z">
        <w:r w:rsidR="005B12E3">
          <w:t>’</w:t>
        </w:r>
      </w:ins>
      <w:ins w:id="403" w:author="Kate" w:date="2016-08-23T11:40:00Z">
        <w:r>
          <w:t xml:space="preserve">, indicating an underlying decline in </w:t>
        </w:r>
      </w:ins>
      <w:ins w:id="404" w:author="Mark Green" w:date="2016-08-23T20:52:00Z">
        <w:r w:rsidR="005B12E3">
          <w:t xml:space="preserve">population </w:t>
        </w:r>
      </w:ins>
      <w:ins w:id="405" w:author="Kate" w:date="2016-08-23T11:40:00Z">
        <w:r>
          <w:t>health,</w:t>
        </w:r>
      </w:ins>
      <w:ins w:id="406" w:author="Kate" w:date="2016-08-23T11:41:00Z">
        <w:r>
          <w:t xml:space="preserve"> wellbeing and quality of life. </w:t>
        </w:r>
      </w:ins>
      <w:ins w:id="407" w:author="Kate" w:date="2016-08-23T11:40:00Z">
        <w:r>
          <w:t xml:space="preserve"> </w:t>
        </w:r>
      </w:ins>
      <w:del w:id="408" w:author="Kate" w:date="2016-08-23T11:40:00Z">
        <w:r w:rsidR="00A432E5" w:rsidDel="005856B2">
          <w:delText>from specific external causes amongst the working age, and changes in all cause mortality amongst</w:delText>
        </w:r>
      </w:del>
      <w:del w:id="409" w:author="Kate" w:date="2016-08-23T11:42:00Z">
        <w:r w:rsidR="00A432E5" w:rsidDel="005856B2">
          <w:delText xml:space="preserve"> the elderly, both respond relatively quickly to changes in economic conditions and investment in public services. They are both epidemiologic ‘canaries’ </w:delText>
        </w:r>
        <w:r w:rsidR="00F33EBB" w:rsidDel="005856B2">
          <w:delText xml:space="preserve">suggesting conditions have changed for the worse. But the death of a canary is usually not the first indicator that it is experiencing distress, and </w:delText>
        </w:r>
        <w:r w:rsidR="00445B0B" w:rsidDel="005856B2">
          <w:delText xml:space="preserve">other </w:delText>
        </w:r>
        <w:r w:rsidR="00F33EBB" w:rsidDel="005856B2">
          <w:delText>people, unlike canaries, can tell us of this distress directly</w:delText>
        </w:r>
        <w:r w:rsidR="00445B0B" w:rsidDel="005856B2">
          <w:delText>, if we choose to listen</w:delText>
        </w:r>
        <w:r w:rsidR="00F33EBB" w:rsidDel="005856B2">
          <w:delText xml:space="preserve">. </w:delText>
        </w:r>
      </w:del>
      <w:ins w:id="410" w:author="Mark Green" w:date="2016-08-23T21:01:00Z">
        <w:r w:rsidR="001139AD">
          <w:t>For example, since</w:t>
        </w:r>
      </w:ins>
      <w:ins w:id="411" w:author="Mark Green" w:date="2016-08-23T20:53:00Z">
        <w:r w:rsidR="005B12E3">
          <w:t xml:space="preserve"> t</w:t>
        </w:r>
      </w:ins>
      <w:del w:id="412" w:author="Mark Green" w:date="2016-08-23T20:53:00Z">
        <w:r w:rsidR="00445B0B" w:rsidDel="005B12E3">
          <w:delText>T</w:delText>
        </w:r>
      </w:del>
      <w:r w:rsidR="00445B0B">
        <w:t xml:space="preserve">he Coalition government introduced annual measurements of subjective wellbeing in 2010, </w:t>
      </w:r>
      <w:ins w:id="413" w:author="Mark Green" w:date="2016-08-23T20:53:00Z">
        <w:r w:rsidR="005B12E3">
          <w:t xml:space="preserve">there has been declining wellbeing for most age groups </w:t>
        </w:r>
      </w:ins>
      <w:del w:id="414" w:author="Mark Green" w:date="2016-08-23T20:53:00Z">
        <w:r w:rsidR="00445B0B" w:rsidDel="005B12E3">
          <w:delText xml:space="preserve">and </w:delText>
        </w:r>
      </w:del>
      <w:r w:rsidR="00445B0B">
        <w:t>in each successive year</w:t>
      </w:r>
      <w:del w:id="415" w:author="Mark Green" w:date="2016-08-23T20:53:00Z">
        <w:r w:rsidR="00445B0B" w:rsidDel="005B12E3">
          <w:delText xml:space="preserve"> scores have fallen within most age groups</w:delText>
        </w:r>
      </w:del>
      <w:r w:rsidR="00445B0B">
        <w:t xml:space="preserve">.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ins w:id="416" w:author="Mark Green" w:date="2016-08-23T20:57:00Z">
        <w:r w:rsidR="005B12E3">
          <w:t xml:space="preserve"> </w:t>
        </w:r>
      </w:ins>
      <w:ins w:id="417" w:author="Mark Green" w:date="2016-08-23T20:58:00Z">
        <w:r w:rsidR="005B12E3">
          <w:t>T</w:t>
        </w:r>
      </w:ins>
      <w:ins w:id="418" w:author="Mark Green" w:date="2016-08-23T20:54:00Z">
        <w:r w:rsidR="005B12E3">
          <w:t>he</w:t>
        </w:r>
      </w:ins>
      <w:del w:id="419" w:author="Mark Green" w:date="2016-08-23T20:54:00Z">
        <w:r w:rsidR="00F33EBB" w:rsidDel="005B12E3">
          <w:delText xml:space="preserve"> </w:delText>
        </w:r>
      </w:del>
      <w:ins w:id="420" w:author="Kate" w:date="2016-08-23T11:42:00Z">
        <w:del w:id="421" w:author="Mark Green" w:date="2016-08-23T20:54:00Z">
          <w:r w:rsidDel="005B12E3">
            <w:delText xml:space="preserve"> </w:delText>
          </w:r>
        </w:del>
      </w:ins>
    </w:p>
    <w:p w14:paraId="24A5A12A" w14:textId="7E937CC8" w:rsidR="001139AD" w:rsidRDefault="006C3C37" w:rsidP="00E323A4">
      <w:pPr>
        <w:rPr>
          <w:ins w:id="422" w:author="Mark Green" w:date="2016-08-23T21:02:00Z"/>
        </w:rPr>
      </w:pPr>
      <w:del w:id="423" w:author="Mark Green" w:date="2016-08-23T20:54:00Z">
        <w:r w:rsidDel="005B12E3">
          <w:delText>It appears that the</w:delText>
        </w:r>
      </w:del>
      <w:r>
        <w:t xml:space="preserve"> combined effects of the GFC followed by the Coalition’s Austerity experiment </w:t>
      </w:r>
      <w:ins w:id="424" w:author="Mark Green" w:date="2016-08-23T20:58:00Z">
        <w:r w:rsidR="005B12E3">
          <w:t>appear to be resulting in</w:t>
        </w:r>
      </w:ins>
      <w:ins w:id="425" w:author="Mark Green" w:date="2016-08-23T20:55:00Z">
        <w:r w:rsidR="005B12E3">
          <w:t xml:space="preserve"> wider impacts on the population that may contribute to </w:t>
        </w:r>
      </w:ins>
      <w:ins w:id="426" w:author="Mark Green" w:date="2016-08-23T20:57:00Z">
        <w:r w:rsidR="005B12E3">
          <w:t>deteriorating</w:t>
        </w:r>
      </w:ins>
      <w:ins w:id="427" w:author="Mark Green" w:date="2016-08-23T20:56:00Z">
        <w:r w:rsidR="005B12E3">
          <w:t xml:space="preserve"> health and wellbeing</w:t>
        </w:r>
      </w:ins>
      <w:ins w:id="428" w:author="Mark Green" w:date="2016-08-23T20:57:00Z">
        <w:r w:rsidR="005B12E3">
          <w:t xml:space="preserve"> at both the short- and long-term</w:t>
        </w:r>
      </w:ins>
      <w:ins w:id="429" w:author="Mark Green" w:date="2016-08-23T20:58:00Z">
        <w:r w:rsidR="001139AD">
          <w:t xml:space="preserve"> including </w:t>
        </w:r>
      </w:ins>
      <w:ins w:id="430" w:author="Mark Green" w:date="2016-08-23T21:02:00Z">
        <w:r w:rsidR="001139AD">
          <w:t>not just the rising elderly mortality reported here, but also increasing</w:t>
        </w:r>
      </w:ins>
      <w:ins w:id="431" w:author="Mark Green" w:date="2016-08-23T20:58:00Z">
        <w:r w:rsidR="001139AD">
          <w:t xml:space="preserve"> suicides </w:t>
        </w:r>
      </w:ins>
      <w:ins w:id="432" w:author="Mark Green" w:date="2016-08-23T21:02:00Z">
        <w:r w:rsidR="001139AD">
          <w:t xml:space="preserve">rates </w:t>
        </w:r>
      </w:ins>
      <w:ins w:id="433" w:author="Mark Green" w:date="2016-08-23T20:58:00Z">
        <w:r w:rsidR="001139AD">
          <w:t>[</w:t>
        </w:r>
        <w:commentRangeStart w:id="434"/>
        <w:r w:rsidR="001139AD">
          <w:t>ref</w:t>
        </w:r>
      </w:ins>
      <w:commentRangeEnd w:id="434"/>
      <w:ins w:id="435" w:author="Mark Green" w:date="2016-08-23T21:03:00Z">
        <w:r w:rsidR="001139AD">
          <w:rPr>
            <w:rStyle w:val="CommentReference"/>
          </w:rPr>
          <w:commentReference w:id="434"/>
        </w:r>
      </w:ins>
      <w:ins w:id="436" w:author="Mark Green" w:date="2016-08-23T20:58:00Z">
        <w:r w:rsidR="001139AD">
          <w:t>]</w:t>
        </w:r>
      </w:ins>
      <w:ins w:id="437" w:author="Mark Green" w:date="2016-08-23T20:59:00Z">
        <w:r w:rsidR="001139AD">
          <w:t xml:space="preserve"> and</w:t>
        </w:r>
      </w:ins>
      <w:ins w:id="438" w:author="Mark Green" w:date="2016-08-23T20:58:00Z">
        <w:r w:rsidR="001139AD">
          <w:t xml:space="preserve"> </w:t>
        </w:r>
      </w:ins>
      <w:ins w:id="439" w:author="Mark Green" w:date="2016-08-23T21:03:00Z">
        <w:r w:rsidR="001139AD">
          <w:t>decreasing mental health</w:t>
        </w:r>
      </w:ins>
      <w:ins w:id="440" w:author="Mark Green" w:date="2016-08-23T20:59:00Z">
        <w:r w:rsidR="001139AD">
          <w:t xml:space="preserve"> [</w:t>
        </w:r>
        <w:commentRangeStart w:id="441"/>
        <w:r w:rsidR="001139AD">
          <w:t>ref</w:t>
        </w:r>
      </w:ins>
      <w:commentRangeEnd w:id="441"/>
      <w:ins w:id="442" w:author="Mark Green" w:date="2016-08-23T21:03:00Z">
        <w:r w:rsidR="001139AD">
          <w:rPr>
            <w:rStyle w:val="CommentReference"/>
          </w:rPr>
          <w:commentReference w:id="441"/>
        </w:r>
      </w:ins>
      <w:ins w:id="443" w:author="Mark Green" w:date="2016-08-23T20:59:00Z">
        <w:r w:rsidR="001139AD">
          <w:t>]</w:t>
        </w:r>
      </w:ins>
      <w:ins w:id="444" w:author="Mark Green" w:date="2016-08-23T20:57:00Z">
        <w:r w:rsidR="005B12E3">
          <w:t>.</w:t>
        </w:r>
      </w:ins>
      <w:del w:id="445" w:author="Mark Green" w:date="2016-08-23T20:57:00Z">
        <w:r w:rsidDel="005B12E3">
          <w:delText>include: lower subjective wellbeing at most ages, somewhat fewer vehicle related deaths and somewhat more suicides within working age, and a substantial number of excess deaths amongst the elderly.</w:delText>
        </w:r>
      </w:del>
      <w:r>
        <w:t xml:space="preserve"> </w:t>
      </w:r>
      <w:del w:id="446" w:author="Kate" w:date="2016-08-23T11:42:00Z">
        <w:r w:rsidDel="005856B2">
          <w:delText xml:space="preserve">The finding of, if anything, fewer net deaths within working age fits with the mixed picture emerging from literature exploring the associations between economic decline and different dimensions of mortality and morbidity. </w:delText>
        </w:r>
        <w:r w:rsidDel="005856B2">
          <w:fldChar w:fldCharType="begin" w:fldLock="1"/>
        </w:r>
        <w:r w:rsidR="00656B3F" w:rsidDel="005856B2">
          <w:del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delInstrText>
        </w:r>
        <w:r w:rsidDel="005856B2">
          <w:fldChar w:fldCharType="separate"/>
        </w:r>
        <w:r w:rsidRPr="006C3C37" w:rsidDel="005856B2">
          <w:rPr>
            <w:noProof/>
          </w:rPr>
          <w:delText>[49]</w:delText>
        </w:r>
        <w:r w:rsidDel="005856B2">
          <w:fldChar w:fldCharType="end"/>
        </w:r>
        <w:r w:rsidDel="005856B2">
          <w:delText xml:space="preserve"> </w:delText>
        </w:r>
      </w:del>
    </w:p>
    <w:p w14:paraId="0657C0E1" w14:textId="012495AA" w:rsidR="00893259" w:rsidRDefault="006C3C37" w:rsidP="00E323A4">
      <w:r>
        <w:t xml:space="preserve">Though </w:t>
      </w:r>
      <w:del w:id="447" w:author="Kate" w:date="2016-08-23T11:43:00Z">
        <w:r w:rsidDel="005856B2">
          <w:delText xml:space="preserve">it is often </w:delText>
        </w:r>
      </w:del>
      <w:r>
        <w:t xml:space="preserve">the working age working poor </w:t>
      </w:r>
      <w:r w:rsidR="00656B3F">
        <w:t xml:space="preserve">(and their children) </w:t>
      </w:r>
      <w:del w:id="448" w:author="Kate" w:date="2016-08-23T11:43:00Z">
        <w:r w:rsidDel="005856B2">
          <w:delText xml:space="preserve">who </w:delText>
        </w:r>
      </w:del>
      <w:r>
        <w:t>experienced some of the most overtly adverse changes to social security provision in the UK, leading for instance to an explosion s</w:t>
      </w:r>
      <w:r w:rsidR="00656B3F">
        <w:t xml:space="preserve">ince 2010 in food bank use, </w:t>
      </w:r>
      <w:commentRangeStart w:id="449"/>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commentRangeEnd w:id="449"/>
      <w:r w:rsidR="001139AD">
        <w:rPr>
          <w:rStyle w:val="CommentReference"/>
        </w:rPr>
        <w:commentReference w:id="449"/>
      </w:r>
      <w:r w:rsidR="00656B3F">
        <w:t xml:space="preserve"> it is within the sick and frail</w:t>
      </w:r>
      <w:del w:id="450" w:author="Kate" w:date="2016-08-23T11:43:00Z">
        <w:r w:rsidR="00656B3F" w:rsidDel="005856B2">
          <w:delText>,</w:delText>
        </w:r>
      </w:del>
      <w:r w:rsidR="00656B3F">
        <w:t xml:space="preserve"> </w:t>
      </w:r>
      <w:del w:id="451" w:author="Kate" w:date="2016-08-23T11:43:00Z">
        <w:r w:rsidR="00656B3F" w:rsidDel="005856B2">
          <w:delText xml:space="preserve">a subpopulation found predominantly within persons of pensionable age, </w:delText>
        </w:r>
      </w:del>
      <w:r w:rsidR="00656B3F">
        <w:t>that cuts to the quality of social and healthcare services appear to be a matter of life o</w:t>
      </w:r>
      <w:r w:rsidR="00B43A0B">
        <w:t>r</w:t>
      </w:r>
      <w:r w:rsidR="00656B3F">
        <w:t xml:space="preserve"> death</w:t>
      </w:r>
      <w:ins w:id="452" w:author="Kate" w:date="2016-08-23T11:44:00Z">
        <w:r w:rsidR="005856B2">
          <w:t xml:space="preserve">, indeed tens of thousands of excess deaths. </w:t>
        </w:r>
      </w:ins>
      <w:del w:id="453" w:author="Kate" w:date="2016-08-23T11:44:00Z">
        <w:r w:rsidR="00656B3F" w:rsidDel="005856B2">
          <w:delText xml:space="preserve">, now, and on a large scale, and so it is amongst the elderly that the consequences of reduced public investment can be counted in tens of thousands of additional deaths. </w:delText>
        </w:r>
      </w:del>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w:t>
      </w:r>
      <w:del w:id="454" w:author="Kate" w:date="2016-08-23T11:44:00Z">
        <w:r w:rsidR="00893259" w:rsidDel="005856B2">
          <w:delText xml:space="preserve">pensioners </w:delText>
        </w:r>
      </w:del>
      <w:ins w:id="455" w:author="Kate" w:date="2016-08-23T11:44:00Z">
        <w:r w:rsidR="005856B2">
          <w:t xml:space="preserve">the elderly who are </w:t>
        </w:r>
      </w:ins>
      <w:r w:rsidR="00893259">
        <w:t>still in good health, with ageing comes frailty and expensive-to-treat multi</w:t>
      </w:r>
      <w:ins w:id="456" w:author="Kate" w:date="2016-08-23T11:44:00Z">
        <w:r w:rsidR="005856B2">
          <w:t>-</w:t>
        </w:r>
      </w:ins>
      <w:r w:rsidR="00893259">
        <w:t xml:space="preserve">morbidity. It is once health deteriorates to a point where pensioners become dependent on state social care and health care to survive from year to year and month to month that they become exposed to a system </w:t>
      </w:r>
      <w:del w:id="457" w:author="Kate" w:date="2016-08-23T11:45:00Z">
        <w:r w:rsidR="00893259" w:rsidDel="005856B2">
          <w:delText>both under</w:delText>
        </w:r>
      </w:del>
      <w:ins w:id="458" w:author="Kate" w:date="2016-08-23T11:45:00Z">
        <w:r w:rsidR="005856B2">
          <w:t>undergoing both</w:t>
        </w:r>
      </w:ins>
      <w:r w:rsidR="00893259">
        <w:t xml:space="preserve"> rapid reinvention and disruption, and</w:t>
      </w:r>
      <w:del w:id="459" w:author="Kate" w:date="2016-08-23T11:45:00Z">
        <w:r w:rsidR="00893259" w:rsidDel="005856B2">
          <w:delText xml:space="preserve"> under</w:delText>
        </w:r>
      </w:del>
      <w:r w:rsidR="00893259">
        <w:t xml:space="preserve">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43F42B7B" w:rsidR="00335AD5" w:rsidRDefault="00893259" w:rsidP="00E323A4">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ins w:id="460" w:author="Kate" w:date="2016-08-23T11:45:00Z">
        <w:r w:rsidR="005856B2">
          <w:t xml:space="preserve">that </w:t>
        </w:r>
      </w:ins>
      <w:r w:rsidR="00335AD5">
        <w:t xml:space="preserve">the 1918 Influenza pandemic was still </w:t>
      </w:r>
      <w:del w:id="461" w:author="Mark Green" w:date="2016-08-23T21:04:00Z">
        <w:r w:rsidR="00335AD5" w:rsidDel="001139AD">
          <w:delText>‘killing’</w:delText>
        </w:r>
      </w:del>
      <w:ins w:id="462" w:author="Mark Green" w:date="2016-08-23T21:04:00Z">
        <w:r w:rsidR="001139AD">
          <w:t>felt years after it</w:t>
        </w:r>
      </w:ins>
      <w:del w:id="463" w:author="Mark Green" w:date="2016-08-23T21:04:00Z">
        <w:r w:rsidR="00335AD5" w:rsidDel="001139AD">
          <w:delText xml:space="preserve"> people</w:delText>
        </w:r>
      </w:del>
      <w:r w:rsidR="00335AD5">
        <w:t xml:space="preserve">, by increasing </w:t>
      </w:r>
      <w:del w:id="464" w:author="Mark Green" w:date="2016-08-23T21:04:00Z">
        <w:r w:rsidR="00335AD5" w:rsidDel="001139AD">
          <w:delText xml:space="preserve">their </w:delText>
        </w:r>
      </w:del>
      <w:r w:rsidR="00335AD5">
        <w:t>age-specific mortality risk</w:t>
      </w:r>
      <w:ins w:id="465" w:author="Mark Green" w:date="2016-08-23T21:04:00Z">
        <w:r w:rsidR="001139AD">
          <w:t>s for decades following</w:t>
        </w:r>
      </w:ins>
      <w:del w:id="466" w:author="Mark Green" w:date="2016-08-23T21:05:00Z">
        <w:r w:rsidR="00335AD5" w:rsidDel="001139AD">
          <w:delText>, at the start of the 21</w:delText>
        </w:r>
        <w:r w:rsidR="00335AD5" w:rsidRPr="00335AD5" w:rsidDel="001139AD">
          <w:rPr>
            <w:vertAlign w:val="superscript"/>
          </w:rPr>
          <w:delText>st</w:delText>
        </w:r>
        <w:r w:rsidR="00335AD5" w:rsidDel="001139AD">
          <w:delText xml:space="preserve"> century</w:delText>
        </w:r>
      </w:del>
      <w:r w:rsidR="00335AD5">
        <w:t xml:space="preserve">.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w:t>
      </w:r>
      <w:del w:id="467" w:author="Kate" w:date="2016-08-23T11:46:00Z">
        <w:r w:rsidR="00335AD5" w:rsidDel="005856B2">
          <w:delText>Although, absent of a failed state, a war, or an uncontained disease pandemic, specific cohort effects associated with perinatal exposure should not be expected, e</w:delText>
        </w:r>
      </w:del>
      <w:ins w:id="468" w:author="Kate" w:date="2016-08-23T11:46:00Z">
        <w:r w:rsidR="005856B2">
          <w:t>E</w:t>
        </w:r>
      </w:ins>
      <w:r w:rsidR="00335AD5">
        <w:t xml:space="preserve">vidence of more subtle </w:t>
      </w:r>
      <w:del w:id="469" w:author="Kate" w:date="2016-08-23T11:46:00Z">
        <w:r w:rsidR="00335AD5" w:rsidDel="005856B2">
          <w:delText xml:space="preserve">possible </w:delText>
        </w:r>
      </w:del>
      <w:r w:rsidR="00335AD5">
        <w:t>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w:t>
      </w:r>
      <w:r w:rsidR="00923071">
        <w:lastRenderedPageBreak/>
        <w:t xml:space="preserve">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w:t>
      </w:r>
      <w:del w:id="470" w:author="Kate" w:date="2016-08-23T11:47:00Z">
        <w:r w:rsidR="00923071" w:rsidDel="005856B2">
          <w:delText xml:space="preserve">Such findings may fit into a broader research agenda on the health effects of increasingly ‘precarious’ modes of employment. </w:delText>
        </w:r>
        <w:r w:rsidR="00923071" w:rsidDel="005856B2">
          <w:fldChar w:fldCharType="begin" w:fldLock="1"/>
        </w:r>
        <w:r w:rsidR="00923071" w:rsidDel="005856B2">
          <w:del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delInstrText>
        </w:r>
        <w:r w:rsidR="00923071" w:rsidDel="005856B2">
          <w:fldChar w:fldCharType="separate"/>
        </w:r>
        <w:r w:rsidR="00923071" w:rsidRPr="00923071" w:rsidDel="005856B2">
          <w:rPr>
            <w:noProof/>
          </w:rPr>
          <w:delText>[61]</w:delText>
        </w:r>
        <w:r w:rsidR="00923071" w:rsidDel="005856B2">
          <w:fldChar w:fldCharType="end"/>
        </w:r>
      </w:del>
    </w:p>
    <w:p w14:paraId="79DDB744" w14:textId="66EE1D00" w:rsidR="001D686D" w:rsidDel="005856B2" w:rsidRDefault="001D686D" w:rsidP="00E323A4">
      <w:pPr>
        <w:rPr>
          <w:del w:id="471" w:author="Kate" w:date="2016-08-23T11:47:00Z"/>
        </w:rPr>
      </w:pPr>
    </w:p>
    <w:p w14:paraId="4ED1E4C1" w14:textId="77777777" w:rsidR="00E323A4" w:rsidRDefault="00E323A4" w:rsidP="00E323A4">
      <w:pPr>
        <w:pStyle w:val="Heading2"/>
      </w:pPr>
      <w:r>
        <w:t>Limitations</w:t>
      </w:r>
    </w:p>
    <w:p w14:paraId="6541978D" w14:textId="4DD09D7E" w:rsidR="00E323A4" w:rsidRDefault="00E323A4" w:rsidP="00E323A4">
      <w:r>
        <w:t>Population estimates for ages over 90 years are not routinely available disaggregated by age in single years as part of standard UK population estimates, and are estimated by the ONS</w:t>
      </w:r>
      <w:del w:id="472" w:author="Kate" w:date="2016-08-23T11:47:00Z">
        <w:r w:rsidDel="008A3E12">
          <w:delText xml:space="preserve"> within the main dataset used in these analyses based on population and mortality rates at younger ages</w:delText>
        </w:r>
      </w:del>
      <w:r>
        <w:t>. Given that our results indicate</w:t>
      </w:r>
      <w:del w:id="473" w:author="Kate" w:date="2016-08-23T11:47:00Z">
        <w:r w:rsidDel="008A3E12">
          <w:delText>d</w:delText>
        </w:r>
      </w:del>
      <w:r>
        <w:t xml:space="preserve"> that much of the additional burden of excess mortality has been at some of the oldest ages, </w:t>
      </w:r>
      <w:del w:id="474" w:author="Kate" w:date="2016-08-23T11:47:00Z">
        <w:r w:rsidDel="008A3E12">
          <w:delText xml:space="preserve">however, </w:delText>
        </w:r>
      </w:del>
      <w:r>
        <w:t xml:space="preserve">we considered it important to produce estimates of total excess deaths which include ages up to 95 years, despite these limitations. </w:t>
      </w:r>
      <w:del w:id="475" w:author="Kate" w:date="2016-08-23T11:48:00Z">
        <w:r w:rsidDel="008A3E12">
          <w:delText xml:space="preserve">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w:delText>
        </w:r>
      </w:del>
      <w:r>
        <w:t xml:space="preserve">Effective measurement and dissemination of age-disaggregated population and death counts at and above the age of 90 years should </w:t>
      </w:r>
      <w:del w:id="476" w:author="Kate" w:date="2016-08-23T11:48:00Z">
        <w:r w:rsidDel="008A3E12">
          <w:delText xml:space="preserve">therefore </w:delText>
        </w:r>
      </w:del>
      <w:r>
        <w:t xml:space="preserve">be a national record keeping priority. </w:t>
      </w:r>
    </w:p>
    <w:p w14:paraId="205FFB74" w14:textId="4E474B2E" w:rsidR="00E323A4" w:rsidRDefault="00E323A4" w:rsidP="00E323A4">
      <w:r>
        <w:t>As has been noted many times</w:t>
      </w:r>
      <w:del w:id="477" w:author="Kate" w:date="2016-08-23T11:48:00Z">
        <w:r w:rsidDel="008A3E12">
          <w:delText xml:space="preserve"> before</w:delText>
        </w:r>
      </w:del>
      <w:r>
        <w:t xml:space="preserv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ins w:id="478" w:author="Kate" w:date="2016-08-23T11:48:00Z">
        <w:r w:rsidR="008A3E12">
          <w:t>Our</w:t>
        </w:r>
      </w:ins>
      <w:del w:id="479" w:author="Kate" w:date="2016-08-23T11:48:00Z">
        <w:r w:rsidDel="008A3E12">
          <w:delText>This</w:delText>
        </w:r>
      </w:del>
      <w:r>
        <w:t xml:space="preserve"> model</w:t>
      </w:r>
      <w:ins w:id="480" w:author="Kate" w:date="2016-08-23T11:48:00Z">
        <w:r w:rsidR="008A3E12">
          <w:t>s are</w:t>
        </w:r>
      </w:ins>
      <w:del w:id="481" w:author="Kate" w:date="2016-08-23T11:48:00Z">
        <w:r w:rsidDel="008A3E12">
          <w:delText xml:space="preserve"> is</w:delText>
        </w:r>
      </w:del>
      <w:r>
        <w:t xml:space="preserve"> </w:t>
      </w:r>
      <w:del w:id="482" w:author="Mark Green" w:date="2016-08-23T21:06:00Z">
        <w:r w:rsidDel="001139AD">
          <w:delText xml:space="preserve">clearly </w:delText>
        </w:r>
      </w:del>
      <w:r>
        <w:t xml:space="preserve">‘wrong’ in the sense that </w:t>
      </w:r>
      <w:ins w:id="483" w:author="Kate" w:date="2016-08-23T11:48:00Z">
        <w:r w:rsidR="008A3E12">
          <w:t>they</w:t>
        </w:r>
      </w:ins>
      <w:del w:id="484" w:author="Kate" w:date="2016-08-23T11:48:00Z">
        <w:r w:rsidDel="008A3E12">
          <w:delText>it</w:delText>
        </w:r>
      </w:del>
      <w:r>
        <w:t xml:space="preserve"> appl</w:t>
      </w:r>
      <w:ins w:id="485" w:author="Kate" w:date="2016-08-23T11:48:00Z">
        <w:r w:rsidR="008A3E12">
          <w:t>y</w:t>
        </w:r>
      </w:ins>
      <w:del w:id="486" w:author="Kate" w:date="2016-08-23T11:48:00Z">
        <w:r w:rsidDel="008A3E12">
          <w:delText>ies</w:delText>
        </w:r>
      </w:del>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del w:id="487" w:author="Kate" w:date="2016-08-23T11:49:00Z">
        <w:r w:rsidDel="008A3E12">
          <w:delText xml:space="preserve">argue </w:delText>
        </w:r>
      </w:del>
      <w:ins w:id="488" w:author="Kate" w:date="2016-08-23T11:49:00Z">
        <w:r w:rsidR="008A3E12">
          <w:t xml:space="preserve">believe </w:t>
        </w:r>
      </w:ins>
      <w:del w:id="489" w:author="Mark Green" w:date="2016-08-23T21:06:00Z">
        <w:r w:rsidDel="001139AD">
          <w:delText xml:space="preserve">this </w:delText>
        </w:r>
      </w:del>
      <w:ins w:id="490" w:author="Mark Green" w:date="2016-08-23T21:06:00Z">
        <w:r w:rsidR="001139AD">
          <w:t xml:space="preserve">our </w:t>
        </w:r>
      </w:ins>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fall in deaths due to cancer amongst people in their seventies a few years later, but this </w:t>
      </w:r>
      <w:del w:id="491" w:author="Kate" w:date="2016-08-23T11:49:00Z">
        <w:r w:rsidR="003126D0" w:rsidDel="008A3E12">
          <w:delText xml:space="preserve">should </w:delText>
        </w:r>
      </w:del>
      <w:ins w:id="492" w:author="Kate" w:date="2016-08-23T11:49:00Z">
        <w:r w:rsidR="008A3E12">
          <w:t xml:space="preserve">would </w:t>
        </w:r>
      </w:ins>
      <w:r w:rsidR="003126D0">
        <w:t xml:space="preserve">not be </w:t>
      </w:r>
      <w:del w:id="493" w:author="Kate" w:date="2016-08-23T11:49:00Z">
        <w:r w:rsidR="003126D0" w:rsidDel="008A3E12">
          <w:delText xml:space="preserve">considered </w:delText>
        </w:r>
      </w:del>
      <w:r w:rsidR="003126D0">
        <w:t xml:space="preserve">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087F19F"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del w:id="494" w:author="Mark Green" w:date="2016-08-23T21:06:00Z">
        <w:r w:rsidR="003126D0" w:rsidDel="001139AD">
          <w:delText xml:space="preserve">this </w:delText>
        </w:r>
      </w:del>
      <w:ins w:id="495" w:author="Mark Green" w:date="2016-08-23T21:06:00Z">
        <w:r w:rsidR="001139AD">
          <w:t xml:space="preserve">our </w:t>
        </w:r>
      </w:ins>
      <w:ins w:id="496" w:author="Kate" w:date="2016-08-23T11:50:00Z">
        <w:r w:rsidR="008A3E12">
          <w:t>study</w:t>
        </w:r>
      </w:ins>
      <w:del w:id="497" w:author="Kate" w:date="2016-08-23T11:50:00Z">
        <w:r w:rsidR="003126D0" w:rsidDel="008A3E12">
          <w:delText>case these</w:delText>
        </w:r>
      </w:del>
      <w:r w:rsidR="003126D0">
        <w:t xml:space="preserve"> consequences are measured </w:t>
      </w:r>
      <w:ins w:id="498" w:author="Kate" w:date="2016-08-23T11:50:00Z">
        <w:r w:rsidR="008A3E12">
          <w:t>as</w:t>
        </w:r>
      </w:ins>
      <w:del w:id="499" w:author="Kate" w:date="2016-08-23T11:50:00Z">
        <w:r w:rsidR="003126D0" w:rsidDel="008A3E12">
          <w:delText>in</w:delText>
        </w:r>
      </w:del>
      <w:r w:rsidR="003126D0">
        <w:t xml:space="preserve"> </w:t>
      </w:r>
      <w:ins w:id="500" w:author="Kate" w:date="2016-08-23T11:50:00Z">
        <w:r w:rsidR="008A3E12">
          <w:t xml:space="preserve">excess </w:t>
        </w:r>
      </w:ins>
      <w:r w:rsidR="003126D0">
        <w:t xml:space="preserve">deaths, and the cluster of actions </w:t>
      </w:r>
      <w:ins w:id="501" w:author="Kate" w:date="2016-08-23T11:50:00Z">
        <w:r w:rsidR="008A3E12">
          <w:t>that are thought to have caused these</w:t>
        </w:r>
      </w:ins>
      <w:del w:id="502" w:author="Kate" w:date="2016-08-23T11:50:00Z">
        <w:r w:rsidR="003126D0" w:rsidDel="008A3E12">
          <w:delText>these</w:delText>
        </w:r>
      </w:del>
      <w:r w:rsidR="003126D0">
        <w:t xml:space="preserve"> deaths are </w:t>
      </w:r>
      <w:del w:id="503" w:author="Kate" w:date="2016-08-23T11:51:00Z">
        <w:r w:rsidR="003126D0" w:rsidDel="008A3E12">
          <w:delText xml:space="preserve">thought to have occurred in response to is </w:delText>
        </w:r>
      </w:del>
      <w:r w:rsidR="003126D0">
        <w:t xml:space="preserve">known as ‘austerity’. Alternative, and arguably more sophisticated, statistical modelling strategies could </w:t>
      </w:r>
      <w:del w:id="504" w:author="Kate" w:date="2016-08-23T11:51:00Z">
        <w:r w:rsidR="003126D0" w:rsidDel="008A3E12">
          <w:delText xml:space="preserve">have been </w:delText>
        </w:r>
        <w:r w:rsidR="00E22B24" w:rsidDel="008A3E12">
          <w:delText>used</w:delText>
        </w:r>
      </w:del>
      <w:ins w:id="505" w:author="Kate" w:date="2016-08-23T11:51:00Z">
        <w:r w:rsidR="008A3E12">
          <w:t>be applied</w:t>
        </w:r>
      </w:ins>
      <w:r w:rsidR="00E22B24">
        <w:t xml:space="preserve">, and the actuarial estimates of excess deaths produced would change. However </w:t>
      </w:r>
      <w:r w:rsidR="00424B52">
        <w:t xml:space="preserve">the sensitivity analysis included in our appendix suggests that, if anything </w:t>
      </w:r>
      <w:del w:id="506" w:author="Kate" w:date="2016-08-23T11:51:00Z">
        <w:r w:rsidR="00424B52" w:rsidDel="008A3E12">
          <w:delText xml:space="preserve">a </w:delText>
        </w:r>
      </w:del>
      <w:r w:rsidR="00424B52">
        <w:t>more sophisticated model</w:t>
      </w:r>
      <w:ins w:id="507" w:author="Kate" w:date="2016-08-23T11:51:00Z">
        <w:r w:rsidR="008A3E12">
          <w:t>s</w:t>
        </w:r>
      </w:ins>
      <w:del w:id="508" w:author="Kate" w:date="2016-08-23T11:51:00Z">
        <w:r w:rsidR="00424B52" w:rsidDel="008A3E12">
          <w:delText xml:space="preserve"> would </w:delText>
        </w:r>
      </w:del>
      <w:ins w:id="509" w:author="Kate" w:date="2016-08-23T11:51:00Z">
        <w:r w:rsidR="008A3E12">
          <w:t xml:space="preserve"> </w:t>
        </w:r>
      </w:ins>
      <w:r w:rsidR="00424B52">
        <w:t xml:space="preserve">produce less conservative results. </w:t>
      </w:r>
    </w:p>
    <w:p w14:paraId="7AFD28A8" w14:textId="77777777" w:rsidR="00E22B24" w:rsidRPr="00BB5431" w:rsidRDefault="00E22B24" w:rsidP="00E323A4"/>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510"/>
      <w:r>
        <w:t>Model</w:t>
      </w:r>
      <w:commentRangeEnd w:id="510"/>
      <w:r>
        <w:rPr>
          <w:rStyle w:val="CommentReference"/>
          <w:rFonts w:asciiTheme="minorHAnsi" w:eastAsiaTheme="minorHAnsi" w:hAnsiTheme="minorHAnsi" w:cstheme="minorBidi"/>
          <w:color w:val="auto"/>
        </w:rPr>
        <w:commentReference w:id="510"/>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8C441F" w:rsidP="000B27ED">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B27ED">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8C441F" w:rsidP="000B27ED">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B27ED">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8C441F"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B27ED">
            <w:pPr>
              <w:rPr>
                <w:rFonts w:eastAsiaTheme="minorEastAsia"/>
              </w:rPr>
            </w:pPr>
          </w:p>
          <w:p w14:paraId="0FD1A8A7" w14:textId="77777777" w:rsidR="00910EF2" w:rsidRDefault="00910EF2" w:rsidP="000B27ED">
            <w:pPr>
              <w:jc w:val="center"/>
              <w:rPr>
                <w:rFonts w:eastAsiaTheme="minorEastAsia"/>
              </w:rPr>
            </w:pPr>
            <w:r>
              <w:rPr>
                <w:rFonts w:eastAsiaTheme="minorEastAsia"/>
              </w:rPr>
              <w:t>or equivalently</w:t>
            </w:r>
          </w:p>
          <w:p w14:paraId="793FC00B" w14:textId="77777777" w:rsidR="00910EF2" w:rsidRPr="00DF5C2C" w:rsidRDefault="00910EF2" w:rsidP="000B27ED">
            <w:pPr>
              <w:jc w:val="center"/>
              <w:rPr>
                <w:rFonts w:eastAsiaTheme="minorEastAsia"/>
              </w:rPr>
            </w:pPr>
          </w:p>
          <w:p w14:paraId="1DB75ABD" w14:textId="77777777" w:rsidR="00910EF2" w:rsidRPr="00FA754D" w:rsidRDefault="008C441F"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B27ED"/>
          <w:p w14:paraId="6844E862" w14:textId="77777777" w:rsidR="00910EF2" w:rsidRDefault="00910EF2" w:rsidP="000B27ED"/>
          <w:p w14:paraId="3693F75B" w14:textId="77777777" w:rsidR="00910EF2" w:rsidRDefault="00910EF2" w:rsidP="000B27ED">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rk Green" w:date="2016-08-23T21:07:00Z" w:initials="MG">
    <w:p w14:paraId="6C4E54BB" w14:textId="3A40FC98" w:rsidR="008C441F" w:rsidRDefault="008C441F">
      <w:pPr>
        <w:pStyle w:val="CommentText"/>
      </w:pPr>
      <w:r>
        <w:rPr>
          <w:rStyle w:val="CommentReference"/>
        </w:rPr>
        <w:annotationRef/>
      </w:r>
      <w:r>
        <w:t>I find this fairly wordy, how about “To investigate the difference in number of deaths by age band between 2010 and 2015 in comparison to all-cause mortality trends pre-Austerity“ I have removed reference to excess mortality since it is a leading statement – we might not find it!</w:t>
      </w:r>
    </w:p>
  </w:comment>
  <w:comment w:id="11" w:author="Mark Green" w:date="2016-08-23T21:07:00Z" w:initials="MG">
    <w:p w14:paraId="41FA25E4" w14:textId="3DAF570B" w:rsidR="008C441F" w:rsidRDefault="008C441F">
      <w:pPr>
        <w:pStyle w:val="CommentText"/>
      </w:pPr>
      <w:r>
        <w:rPr>
          <w:rStyle w:val="CommentReference"/>
        </w:rPr>
        <w:annotationRef/>
      </w:r>
      <w:r>
        <w:t>I have changed this from New Labour since the trends data also include a Tory government too! But I kind of understand that austerity begun in 2010 so maybe this change does not work?</w:t>
      </w:r>
    </w:p>
  </w:comment>
  <w:comment w:id="12" w:author="Jonathan Minton" w:date="2016-09-02T08:42:00Z" w:initials="JM">
    <w:p w14:paraId="3D145B9E" w14:textId="510BA00D" w:rsidR="008C441F" w:rsidRDefault="008C441F">
      <w:pPr>
        <w:pStyle w:val="CommentText"/>
      </w:pPr>
      <w:r>
        <w:rPr>
          <w:rStyle w:val="CommentReference"/>
        </w:rPr>
        <w:annotationRef/>
      </w:r>
    </w:p>
  </w:comment>
  <w:comment w:id="15" w:author="Kate" w:date="2016-08-23T21:07:00Z" w:initials="K">
    <w:p w14:paraId="5D756C01" w14:textId="1A558E1D" w:rsidR="008C441F" w:rsidRDefault="008C441F">
      <w:pPr>
        <w:pStyle w:val="CommentText"/>
      </w:pPr>
      <w:r>
        <w:rPr>
          <w:rStyle w:val="CommentReference"/>
        </w:rPr>
        <w:annotationRef/>
      </w:r>
      <w:r>
        <w:t>Why is this 1997 and not 1990 as mentioned earlier in the abstract?</w:t>
      </w:r>
    </w:p>
  </w:comment>
  <w:comment w:id="18" w:author="Kate" w:date="2016-08-23T21:07:00Z" w:initials="K">
    <w:p w14:paraId="401D695E" w14:textId="56E70D08" w:rsidR="008C441F" w:rsidRDefault="008C441F">
      <w:pPr>
        <w:pStyle w:val="CommentText"/>
      </w:pPr>
      <w:r>
        <w:rPr>
          <w:rStyle w:val="CommentReference"/>
        </w:rPr>
        <w:annotationRef/>
      </w:r>
      <w:r>
        <w:t>Why 1-3 references when the citation is to a single book?</w:t>
      </w:r>
    </w:p>
  </w:comment>
  <w:comment w:id="23" w:author="Kate" w:date="2016-08-23T21:07:00Z" w:initials="K">
    <w:p w14:paraId="08F9B775" w14:textId="58576DF0" w:rsidR="008C441F" w:rsidRDefault="008C441F">
      <w:pPr>
        <w:pStyle w:val="CommentText"/>
      </w:pPr>
      <w:r>
        <w:rPr>
          <w:rStyle w:val="CommentReference"/>
        </w:rPr>
        <w:annotationRef/>
      </w:r>
      <w:r>
        <w:t>Don’t need a 4</w:t>
      </w:r>
      <w:r w:rsidRPr="00E6003F">
        <w:rPr>
          <w:vertAlign w:val="superscript"/>
        </w:rPr>
        <w:t>th</w:t>
      </w:r>
      <w:r>
        <w:t xml:space="preserve"> reference; the sentence should reference the book only, unless we want to say ‘in The Body Economic and a series of papers….’</w:t>
      </w:r>
    </w:p>
  </w:comment>
  <w:comment w:id="48" w:author="Mark Green" w:date="2016-08-23T21:07:00Z" w:initials="MG">
    <w:p w14:paraId="61C2FA7C" w14:textId="71FD0820" w:rsidR="008C441F" w:rsidRDefault="008C441F">
      <w:pPr>
        <w:pStyle w:val="CommentText"/>
      </w:pPr>
      <w:r>
        <w:rPr>
          <w:rStyle w:val="CommentReference"/>
        </w:rPr>
        <w:annotationRef/>
      </w:r>
      <w:r>
        <w:t xml:space="preserve">9 is Moran’s I reference, and 5 is the </w:t>
      </w:r>
      <w:proofErr w:type="spellStart"/>
      <w:r>
        <w:t>Loopstra</w:t>
      </w:r>
      <w:proofErr w:type="spellEnd"/>
      <w:r>
        <w:t xml:space="preserve"> reference which does not exactly do this. Suggest just reference our paper to save on number of refs here (and same for the “[5</w:t>
      </w:r>
      <w:proofErr w:type="gramStart"/>
      <w:r>
        <w:t>,8</w:t>
      </w:r>
      <w:proofErr w:type="gramEnd"/>
      <w:r>
        <w:t>]” below. Also get your point about citation trail. Will put onto the repository tomorrow.</w:t>
      </w:r>
    </w:p>
  </w:comment>
  <w:comment w:id="105" w:author="Kate" w:date="2016-08-23T21:07:00Z" w:initials="K">
    <w:p w14:paraId="2C2D99EB" w14:textId="3FB0FEC9" w:rsidR="008C441F" w:rsidRDefault="008C441F">
      <w:pPr>
        <w:pStyle w:val="CommentText"/>
      </w:pPr>
      <w:r>
        <w:rPr>
          <w:rStyle w:val="CommentReference"/>
        </w:rPr>
        <w:annotationRef/>
      </w:r>
      <w:r>
        <w:t>Perhaps don’t need refs 21-22 as I removed the clause about economic stagnation</w:t>
      </w:r>
    </w:p>
  </w:comment>
  <w:comment w:id="109" w:author="Kate" w:date="2016-08-23T21:07:00Z" w:initials="K">
    <w:p w14:paraId="20C75C21" w14:textId="1E98727B" w:rsidR="008C441F" w:rsidRDefault="008C441F">
      <w:pPr>
        <w:pStyle w:val="CommentText"/>
      </w:pPr>
      <w:r>
        <w:rPr>
          <w:rStyle w:val="CommentReference"/>
        </w:rPr>
        <w:annotationRef/>
      </w:r>
      <w:r>
        <w:t>Just keep part A of Figure 1</w:t>
      </w:r>
    </w:p>
  </w:comment>
  <w:comment w:id="111" w:author="Kate" w:date="2016-08-23T21:07:00Z" w:initials="K">
    <w:p w14:paraId="76A260CD" w14:textId="2DD4556D" w:rsidR="008C441F" w:rsidRDefault="008C441F">
      <w:pPr>
        <w:pStyle w:val="CommentText"/>
      </w:pPr>
      <w:r>
        <w:rPr>
          <w:rStyle w:val="CommentReference"/>
        </w:rPr>
        <w:annotationRef/>
      </w:r>
      <w:r>
        <w:t>I dropped a whole paragraph here, because I didn’t think it helped a general medical audience to stay engaged with the paper….I think we have enough context without it and can get straight into the methods and results from this point</w:t>
      </w:r>
    </w:p>
  </w:comment>
  <w:comment w:id="115" w:author="Kate" w:date="2016-08-23T21:07:00Z" w:initials="K">
    <w:p w14:paraId="4E31A8B7" w14:textId="1ABD78C2" w:rsidR="008C441F" w:rsidRDefault="008C441F">
      <w:pPr>
        <w:pStyle w:val="CommentText"/>
      </w:pPr>
      <w:r>
        <w:rPr>
          <w:rStyle w:val="CommentReference"/>
        </w:rPr>
        <w:annotationRef/>
      </w:r>
      <w:r>
        <w:t>Do we ever use the pre-1990 data from this point on in the paper?  Or was it only used to support the statements I’ve cut out?</w:t>
      </w:r>
    </w:p>
  </w:comment>
  <w:comment w:id="123" w:author="Kate" w:date="2016-08-23T21:07:00Z" w:initials="K">
    <w:p w14:paraId="29182F5A" w14:textId="20ECF6FF" w:rsidR="008C441F" w:rsidRDefault="008C441F">
      <w:pPr>
        <w:pStyle w:val="CommentText"/>
      </w:pPr>
      <w:r>
        <w:rPr>
          <w:rStyle w:val="CommentReference"/>
        </w:rPr>
        <w:annotationRef/>
      </w:r>
      <w:r>
        <w:t>Could this be in a footnote?  And do we need it at all?  Surely anybody who wishes to question the assumptions/methods should be going to the ONS source itself?  I might feel differently if we had more words, and if this was not for Lancet but for an epi/demography journal, but this seems like too much detail</w:t>
      </w:r>
    </w:p>
  </w:comment>
  <w:comment w:id="124" w:author="Mark Green" w:date="2016-08-23T21:07:00Z" w:initials="MG">
    <w:p w14:paraId="6091A745" w14:textId="28E638A7" w:rsidR="008C441F" w:rsidRDefault="008C441F">
      <w:pPr>
        <w:pStyle w:val="CommentText"/>
      </w:pPr>
      <w:r>
        <w:rPr>
          <w:rStyle w:val="CommentReference"/>
        </w:rPr>
        <w:annotationRef/>
      </w:r>
      <w:r>
        <w:t>I agree with Kate – it is quite hard to follow as is, and not really needed for Lancet – suggest we stick here in the main text with the data are … keep it simple and then have the nitty gritty stuff in the appendix. Essentially all we need is what data and where it is from.</w:t>
      </w:r>
    </w:p>
  </w:comment>
  <w:comment w:id="164" w:author="Kate" w:date="2016-08-23T21:07:00Z" w:initials="K">
    <w:p w14:paraId="6E59BCD0" w14:textId="09728A41" w:rsidR="008C441F" w:rsidRDefault="008C441F">
      <w:pPr>
        <w:pStyle w:val="CommentText"/>
      </w:pPr>
      <w:r>
        <w:rPr>
          <w:rStyle w:val="CommentReference"/>
        </w:rPr>
        <w:annotationRef/>
      </w:r>
      <w:r>
        <w:t>I’ve cut a lot here – I think it should go into the appendix as it is a discussion about modelling strategy and we’ve said the details are in the appendix.</w:t>
      </w:r>
    </w:p>
  </w:comment>
  <w:comment w:id="168" w:author="Mark Green" w:date="2016-08-23T21:07:00Z" w:initials="MG">
    <w:p w14:paraId="670860FD" w14:textId="7411DF00" w:rsidR="008C441F" w:rsidRDefault="008C441F">
      <w:pPr>
        <w:pStyle w:val="CommentText"/>
      </w:pPr>
      <w:r>
        <w:rPr>
          <w:rStyle w:val="CommentReference"/>
        </w:rPr>
        <w:annotationRef/>
      </w:r>
      <w:r>
        <w:t>Sounds a little like we just eye balled it. Can we keep it simple. Maybe “It is well known that mortality risk rises log-linearly with each additional year of life throughout much of adulthood, and that this rise at each singular age band has decreased during the 20</w:t>
      </w:r>
      <w:r w:rsidRPr="0020496D">
        <w:rPr>
          <w:vertAlign w:val="superscript"/>
        </w:rPr>
        <w:t>th</w:t>
      </w:r>
      <w:r>
        <w:t xml:space="preserve"> Century. </w:t>
      </w:r>
      <w:r>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fldChar w:fldCharType="separate"/>
      </w:r>
      <w:r w:rsidRPr="004D5091">
        <w:rPr>
          <w:noProof/>
        </w:rPr>
        <w:t>[39]</w:t>
      </w:r>
      <w:r>
        <w:fldChar w:fldCharType="end"/>
      </w:r>
      <w:r>
        <w:t xml:space="preserve"> We used linear regression models to formalise these mortality trends through estimating single age mortality rates by sex between 1990 and 2010. The start period of 1990 was used because we expected the assumption of a linear trend would be reasonable over this period, whereas it may be more nonlinear and complex over a much longer period of time. (A sensitivity analysis was also performed to see whether results were similar if a nonlinear trend specification were used.)”??? Also 1990 last recession right</w:t>
      </w:r>
    </w:p>
  </w:comment>
  <w:comment w:id="189" w:author="Mark Green" w:date="2016-08-23T21:07:00Z" w:initials="MG">
    <w:p w14:paraId="52A12F01" w14:textId="7E93B266" w:rsidR="008C441F" w:rsidRDefault="008C441F">
      <w:pPr>
        <w:pStyle w:val="CommentText"/>
      </w:pPr>
      <w:r>
        <w:rPr>
          <w:rStyle w:val="CommentReference"/>
        </w:rPr>
        <w:annotationRef/>
      </w:r>
      <w:r>
        <w:t xml:space="preserve">Counterfactual? Might sound fancier… Oh but it comes a little later, </w:t>
      </w:r>
      <w:proofErr w:type="spellStart"/>
      <w:r>
        <w:t>bleugh</w:t>
      </w:r>
      <w:proofErr w:type="spellEnd"/>
      <w:r>
        <w:t>!</w:t>
      </w:r>
    </w:p>
  </w:comment>
  <w:comment w:id="193" w:author="Mark Green" w:date="2016-08-23T21:07:00Z" w:initials="MG">
    <w:p w14:paraId="50C54AF1" w14:textId="0B286359" w:rsidR="008C441F" w:rsidRDefault="008C441F">
      <w:pPr>
        <w:pStyle w:val="CommentText"/>
      </w:pPr>
      <w:r>
        <w:rPr>
          <w:rStyle w:val="CommentReference"/>
        </w:rPr>
        <w:annotationRef/>
      </w:r>
      <w:r>
        <w:t>2010?</w:t>
      </w:r>
    </w:p>
  </w:comment>
  <w:comment w:id="198" w:author="Mark Green" w:date="2016-08-23T21:07:00Z" w:initials="MG">
    <w:p w14:paraId="77D6C8EE" w14:textId="65F05218" w:rsidR="008C441F" w:rsidRDefault="008C441F">
      <w:pPr>
        <w:pStyle w:val="CommentText"/>
      </w:pPr>
      <w:r>
        <w:rPr>
          <w:rStyle w:val="CommentReference"/>
        </w:rPr>
        <w:annotationRef/>
      </w:r>
      <w:r>
        <w:t>2010?</w:t>
      </w:r>
    </w:p>
  </w:comment>
  <w:comment w:id="199" w:author="Kate" w:date="2016-08-23T21:07:00Z" w:initials="K">
    <w:p w14:paraId="24CF4023" w14:textId="4524E076" w:rsidR="008C441F" w:rsidRDefault="008C441F">
      <w:pPr>
        <w:pStyle w:val="CommentText"/>
      </w:pPr>
      <w:r>
        <w:rPr>
          <w:rStyle w:val="CommentReference"/>
        </w:rPr>
        <w:annotationRef/>
      </w:r>
      <w:r>
        <w:t>Where are these?</w:t>
      </w:r>
    </w:p>
  </w:comment>
  <w:comment w:id="202" w:author="Danny Dorling" w:date="2016-08-23T21:07:00Z" w:initials="DD">
    <w:p w14:paraId="5A42F4BF" w14:textId="6565E398" w:rsidR="008C441F" w:rsidRDefault="008C441F">
      <w:pPr>
        <w:pStyle w:val="CommentText"/>
      </w:pPr>
      <w:r>
        <w:rPr>
          <w:rStyle w:val="CommentReference"/>
        </w:rPr>
        <w:annotationRef/>
      </w:r>
      <w:r>
        <w:t>Move this note to the appendix?</w:t>
      </w:r>
    </w:p>
  </w:comment>
  <w:comment w:id="216" w:author="Danny Dorling" w:date="2016-08-23T21:07:00Z" w:initials="DD">
    <w:p w14:paraId="0CD6B33F" w14:textId="708BC194" w:rsidR="008C441F" w:rsidRDefault="008C441F">
      <w:pPr>
        <w:pStyle w:val="CommentText"/>
      </w:pPr>
      <w:r>
        <w:rPr>
          <w:rStyle w:val="CommentReference"/>
        </w:rPr>
        <w:annotationRef/>
      </w:r>
      <w:r>
        <w:t>Also no need to say this, just move it to the appendix as I have added that the appendix includes details of the sensitivity analysis.</w:t>
      </w:r>
    </w:p>
  </w:comment>
  <w:comment w:id="222" w:author="Danny Dorling" w:date="2016-08-23T21:07:00Z" w:initials="DD">
    <w:p w14:paraId="3C8E492C" w14:textId="4DCA4A96" w:rsidR="008C441F" w:rsidRDefault="008C441F">
      <w:pPr>
        <w:pStyle w:val="CommentText"/>
      </w:pPr>
      <w:r>
        <w:rPr>
          <w:rStyle w:val="CommentReference"/>
        </w:rPr>
        <w:annotationRef/>
      </w:r>
      <w:r>
        <w:t>Move all of this description to the appendix as well?</w:t>
      </w:r>
    </w:p>
  </w:comment>
  <w:comment w:id="230" w:author="Kate" w:date="2016-08-23T21:07:00Z" w:initials="K">
    <w:p w14:paraId="65802C13" w14:textId="77777777" w:rsidR="008C441F" w:rsidRDefault="008C441F" w:rsidP="00E323A4">
      <w:pPr>
        <w:pStyle w:val="CommentText"/>
      </w:pPr>
      <w:r>
        <w:rPr>
          <w:rStyle w:val="CommentReference"/>
        </w:rPr>
        <w:annotationRef/>
      </w:r>
      <w:r>
        <w:t>Whereas this they will get!</w:t>
      </w:r>
    </w:p>
    <w:p w14:paraId="0127C6A6" w14:textId="77777777" w:rsidR="008C441F" w:rsidRDefault="008C441F" w:rsidP="00E323A4">
      <w:pPr>
        <w:pStyle w:val="CommentText"/>
      </w:pPr>
    </w:p>
    <w:p w14:paraId="6DFC7770" w14:textId="77777777" w:rsidR="008C441F" w:rsidRDefault="008C441F" w:rsidP="00E323A4">
      <w:pPr>
        <w:pStyle w:val="CommentText"/>
      </w:pPr>
      <w:r>
        <w:t>Can the legend be reversed top-to-bottom?</w:t>
      </w:r>
    </w:p>
  </w:comment>
  <w:comment w:id="237" w:author="Mark Green" w:date="2016-08-23T21:07:00Z" w:initials="MG">
    <w:p w14:paraId="17A2A3F5" w14:textId="2DBADF03" w:rsidR="008C441F" w:rsidRDefault="008C441F">
      <w:pPr>
        <w:pStyle w:val="CommentText"/>
      </w:pPr>
      <w:r>
        <w:rPr>
          <w:rStyle w:val="CommentReference"/>
        </w:rPr>
        <w:annotationRef/>
      </w:r>
      <w:r>
        <w:t xml:space="preserve">Do we want to be careful here given that SMR is commonly used for ‘standardised mortality rate’ and sometimes age (or ASMR) is put before it </w:t>
      </w:r>
    </w:p>
  </w:comment>
  <w:comment w:id="247" w:author="Kate" w:date="2016-08-23T21:07:00Z" w:initials="K">
    <w:p w14:paraId="097EF92E" w14:textId="77777777" w:rsidR="008C441F" w:rsidRDefault="008C441F" w:rsidP="00E323A4">
      <w:pPr>
        <w:pStyle w:val="CommentText"/>
      </w:pPr>
      <w:r>
        <w:rPr>
          <w:rStyle w:val="CommentReference"/>
        </w:rPr>
        <w:annotationRef/>
      </w:r>
      <w:r>
        <w:t>Do we really need to see both?</w:t>
      </w:r>
    </w:p>
  </w:comment>
  <w:comment w:id="263" w:author="Kate" w:date="2016-08-23T21:07:00Z" w:initials="K">
    <w:p w14:paraId="672A1188" w14:textId="77777777" w:rsidR="008C441F" w:rsidRDefault="008C441F" w:rsidP="00E323A4">
      <w:pPr>
        <w:pStyle w:val="CommentText"/>
      </w:pPr>
      <w:r>
        <w:rPr>
          <w:rStyle w:val="CommentReference"/>
        </w:rPr>
        <w:annotationRef/>
      </w:r>
      <w:r>
        <w:t>And they will understand these as well</w:t>
      </w:r>
    </w:p>
  </w:comment>
  <w:comment w:id="281" w:author="Mark Green" w:date="2016-08-23T21:07:00Z" w:initials="MG">
    <w:p w14:paraId="3C8BB0D8" w14:textId="6A691E0A" w:rsidR="008C441F" w:rsidRDefault="008C441F">
      <w:pPr>
        <w:pStyle w:val="CommentText"/>
      </w:pPr>
      <w:r>
        <w:rPr>
          <w:rStyle w:val="CommentReference"/>
        </w:rPr>
        <w:annotationRef/>
      </w:r>
      <w:r>
        <w:t>Can we be more specific please (as well as with a measure of uncertainty e.g. 60,000 excess deaths (+- 5,000)</w:t>
      </w:r>
    </w:p>
  </w:comment>
  <w:comment w:id="288" w:author="Danny Dorling" w:date="2016-08-23T21:07:00Z" w:initials="DD">
    <w:p w14:paraId="41C3F3DB" w14:textId="4D182B0A" w:rsidR="008C441F" w:rsidRDefault="008C441F">
      <w:pPr>
        <w:pStyle w:val="CommentText"/>
      </w:pPr>
      <w:r>
        <w:rPr>
          <w:rStyle w:val="CommentReference"/>
        </w:rPr>
        <w:annotationRef/>
      </w:r>
      <w:r>
        <w:t>Move this to the appendix</w:t>
      </w:r>
    </w:p>
  </w:comment>
  <w:comment w:id="294" w:author="Mark Green" w:date="2016-08-23T21:07:00Z" w:initials="MG">
    <w:p w14:paraId="1A2598F5" w14:textId="715E8617" w:rsidR="008C441F" w:rsidRDefault="008C441F">
      <w:pPr>
        <w:pStyle w:val="CommentText"/>
      </w:pPr>
      <w:r>
        <w:rPr>
          <w:rStyle w:val="CommentReference"/>
        </w:rPr>
        <w:annotationRef/>
      </w:r>
      <w:r>
        <w:t>Do we need to mention the fall in 2010 and 2011 – why might this be? Continuation of previous trends prior to shock of austerity?</w:t>
      </w:r>
    </w:p>
  </w:comment>
  <w:comment w:id="295" w:author="Mark Green" w:date="2016-08-23T21:07:00Z" w:initials="MG">
    <w:p w14:paraId="4B1AEF10" w14:textId="357A2498" w:rsidR="008C441F" w:rsidRDefault="008C441F">
      <w:pPr>
        <w:pStyle w:val="CommentText"/>
      </w:pPr>
      <w:r>
        <w:rPr>
          <w:rStyle w:val="CommentReference"/>
        </w:rPr>
        <w:annotationRef/>
      </w:r>
      <w:r>
        <w:t>I have re-written the start of the discussion (the first 3 paragraphs) – feel free to discard my approach I just felt that it needed restructuring.</w:t>
      </w:r>
    </w:p>
  </w:comment>
  <w:comment w:id="318" w:author="Mark Green" w:date="2016-08-23T21:07:00Z" w:initials="MG">
    <w:p w14:paraId="176F753B" w14:textId="63AB8549" w:rsidR="008C441F" w:rsidRDefault="008C441F">
      <w:pPr>
        <w:pStyle w:val="CommentText"/>
      </w:pPr>
      <w:r>
        <w:rPr>
          <w:rStyle w:val="CommentReference"/>
        </w:rPr>
        <w:annotationRef/>
      </w:r>
      <w:r>
        <w:t>Seems odd to talk about it in the discussion, despite being something that exists in the appendix only.</w:t>
      </w:r>
    </w:p>
  </w:comment>
  <w:comment w:id="327" w:author="Mark Green" w:date="2016-08-23T21:07:00Z" w:initials="MG">
    <w:p w14:paraId="7839CDF1" w14:textId="41942569" w:rsidR="008C441F" w:rsidRDefault="008C441F">
      <w:pPr>
        <w:pStyle w:val="CommentText"/>
      </w:pPr>
      <w:r>
        <w:rPr>
          <w:rStyle w:val="CommentReference"/>
        </w:rPr>
        <w:annotationRef/>
      </w:r>
      <w:r>
        <w:t>Should this be plural?</w:t>
      </w:r>
    </w:p>
  </w:comment>
  <w:comment w:id="360" w:author="Kate" w:date="2016-08-23T21:07:00Z" w:initials="K">
    <w:p w14:paraId="715E78F2" w14:textId="15D33CA6" w:rsidR="008C441F" w:rsidRDefault="008C441F">
      <w:pPr>
        <w:pStyle w:val="CommentText"/>
      </w:pPr>
      <w:r>
        <w:rPr>
          <w:rStyle w:val="CommentReference"/>
        </w:rPr>
        <w:annotationRef/>
      </w:r>
      <w:r>
        <w:t>Drop reference number 2</w:t>
      </w:r>
    </w:p>
  </w:comment>
  <w:comment w:id="434" w:author="Mark Green" w:date="2016-08-23T21:07:00Z" w:initials="MG">
    <w:p w14:paraId="799CAC06" w14:textId="0C9878FC" w:rsidR="008C441F" w:rsidRDefault="008C441F">
      <w:pPr>
        <w:pStyle w:val="CommentText"/>
      </w:pPr>
      <w:r>
        <w:rPr>
          <w:rStyle w:val="CommentReference"/>
        </w:rPr>
        <w:annotationRef/>
      </w:r>
      <w:proofErr w:type="spellStart"/>
      <w:r>
        <w:t>Stuckler</w:t>
      </w:r>
      <w:proofErr w:type="spellEnd"/>
      <w:r>
        <w:t xml:space="preserve"> had a paper on this in the lancet</w:t>
      </w:r>
    </w:p>
  </w:comment>
  <w:comment w:id="441" w:author="Mark Green" w:date="2016-08-23T21:07:00Z" w:initials="MG">
    <w:p w14:paraId="142FD16A" w14:textId="3790AC2D" w:rsidR="008C441F" w:rsidRDefault="008C441F">
      <w:pPr>
        <w:pStyle w:val="CommentText"/>
      </w:pPr>
      <w:r>
        <w:rPr>
          <w:rStyle w:val="CommentReference"/>
        </w:rPr>
        <w:annotationRef/>
      </w:r>
      <w:r>
        <w:t>Ben Barr’s work</w:t>
      </w:r>
    </w:p>
  </w:comment>
  <w:comment w:id="449" w:author="Mark Green" w:date="2016-08-23T21:07:00Z" w:initials="MG">
    <w:p w14:paraId="1A8A8586" w14:textId="16F08688" w:rsidR="008C441F" w:rsidRDefault="008C441F">
      <w:pPr>
        <w:pStyle w:val="CommentText"/>
      </w:pPr>
      <w:r>
        <w:rPr>
          <w:rStyle w:val="CommentReference"/>
        </w:rPr>
        <w:annotationRef/>
      </w:r>
      <w:r>
        <w:t>Maybe stick with one reference</w:t>
      </w:r>
    </w:p>
  </w:comment>
  <w:comment w:id="510" w:author="Kate" w:date="2016-08-23T21:07:00Z" w:initials="K">
    <w:p w14:paraId="3B2B2513" w14:textId="77777777" w:rsidR="008C441F" w:rsidRDefault="008C441F"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E54BB" w15:done="0"/>
  <w15:commentEx w15:paraId="41FA25E4" w15:done="0"/>
  <w15:commentEx w15:paraId="3D145B9E" w15:paraIdParent="41FA25E4" w15:done="0"/>
  <w15:commentEx w15:paraId="5D756C01" w15:done="0"/>
  <w15:commentEx w15:paraId="401D695E" w15:done="0"/>
  <w15:commentEx w15:paraId="08F9B775" w15:done="0"/>
  <w15:commentEx w15:paraId="61C2FA7C" w15:done="0"/>
  <w15:commentEx w15:paraId="2C2D99EB" w15:done="0"/>
  <w15:commentEx w15:paraId="20C75C21" w15:done="0"/>
  <w15:commentEx w15:paraId="76A260CD" w15:done="0"/>
  <w15:commentEx w15:paraId="4E31A8B7" w15:done="0"/>
  <w15:commentEx w15:paraId="29182F5A" w15:done="0"/>
  <w15:commentEx w15:paraId="6091A745" w15:done="0"/>
  <w15:commentEx w15:paraId="6E59BCD0" w15:done="0"/>
  <w15:commentEx w15:paraId="670860FD" w15:done="0"/>
  <w15:commentEx w15:paraId="52A12F01" w15:done="0"/>
  <w15:commentEx w15:paraId="50C54AF1" w15:done="0"/>
  <w15:commentEx w15:paraId="77D6C8EE" w15:done="0"/>
  <w15:commentEx w15:paraId="24CF4023" w15:done="0"/>
  <w15:commentEx w15:paraId="5A42F4BF" w15:done="0"/>
  <w15:commentEx w15:paraId="0CD6B33F" w15:done="0"/>
  <w15:commentEx w15:paraId="3C8E492C" w15:done="0"/>
  <w15:commentEx w15:paraId="6DFC7770" w15:done="0"/>
  <w15:commentEx w15:paraId="17A2A3F5" w15:done="0"/>
  <w15:commentEx w15:paraId="097EF92E" w15:done="0"/>
  <w15:commentEx w15:paraId="672A1188" w15:done="0"/>
  <w15:commentEx w15:paraId="3C8BB0D8" w15:done="0"/>
  <w15:commentEx w15:paraId="41C3F3DB" w15:done="0"/>
  <w15:commentEx w15:paraId="1A2598F5" w15:done="0"/>
  <w15:commentEx w15:paraId="4B1AEF10" w15:done="0"/>
  <w15:commentEx w15:paraId="176F753B" w15:done="0"/>
  <w15:commentEx w15:paraId="7839CDF1" w15:done="0"/>
  <w15:commentEx w15:paraId="715E78F2" w15:done="0"/>
  <w15:commentEx w15:paraId="799CAC06" w15:done="0"/>
  <w15:commentEx w15:paraId="142FD16A" w15:done="0"/>
  <w15:commentEx w15:paraId="1A8A8586" w15:done="0"/>
  <w15:commentEx w15:paraId="3B2B25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AB3A5D" w14:textId="77777777" w:rsidR="00146EAA" w:rsidRDefault="00146EAA" w:rsidP="008F0C36">
      <w:pPr>
        <w:spacing w:after="0" w:line="240" w:lineRule="auto"/>
      </w:pPr>
      <w:r>
        <w:separator/>
      </w:r>
    </w:p>
  </w:endnote>
  <w:endnote w:type="continuationSeparator" w:id="0">
    <w:p w14:paraId="3EDEA779" w14:textId="77777777" w:rsidR="00146EAA" w:rsidRDefault="00146EAA"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DF5D6" w14:textId="77777777" w:rsidR="00146EAA" w:rsidRDefault="00146EAA" w:rsidP="008F0C36">
      <w:pPr>
        <w:spacing w:after="0" w:line="240" w:lineRule="auto"/>
      </w:pPr>
      <w:r>
        <w:separator/>
      </w:r>
    </w:p>
  </w:footnote>
  <w:footnote w:type="continuationSeparator" w:id="0">
    <w:p w14:paraId="3B43BB68" w14:textId="77777777" w:rsidR="00146EAA" w:rsidRDefault="00146EAA" w:rsidP="008F0C36">
      <w:pPr>
        <w:spacing w:after="0" w:line="240" w:lineRule="auto"/>
      </w:pPr>
      <w:r>
        <w:continuationSeparator/>
      </w:r>
    </w:p>
  </w:footnote>
  <w:footnote w:id="1">
    <w:p w14:paraId="4D5E6471" w14:textId="71DD794B" w:rsidR="008C441F" w:rsidRDefault="008C441F">
      <w:pPr>
        <w:pStyle w:val="Heading2"/>
        <w:rPr>
          <w:ins w:id="151" w:author="Kate" w:date="2016-08-23T11:14:00Z"/>
        </w:rPr>
        <w:pPrChange w:id="152" w:author="Kate" w:date="2016-08-23T11:14:00Z">
          <w:pPr/>
        </w:pPrChange>
      </w:pPr>
      <w:ins w:id="153" w:author="Kate" w:date="2016-08-23T11:14:00Z">
        <w:r>
          <w:rPr>
            <w:rStyle w:val="FootnoteReference"/>
          </w:rPr>
          <w:footnoteRef/>
        </w:r>
        <w:r>
          <w:t xml:space="preserve"> </w:t>
        </w:r>
        <w:r w:rsidRPr="008F0C36">
          <w:rPr>
            <w:sz w:val="20"/>
            <w:rPrChange w:id="154" w:author="Kate" w:date="2016-08-23T11:15:00Z">
              <w:rPr/>
            </w:rPrChange>
          </w:rPr>
          <w:t>A structural sensitivity analysis with a non-linear specification of the trend in age specific mortality rates over time</w:t>
        </w:r>
      </w:ins>
      <w:ins w:id="155" w:author="Kate" w:date="2016-08-23T11:15:00Z">
        <w:r w:rsidRPr="008F0C36">
          <w:rPr>
            <w:sz w:val="20"/>
            <w:rPrChange w:id="156" w:author="Kate" w:date="2016-08-23T11:15:00Z">
              <w:rPr/>
            </w:rPrChange>
          </w:rPr>
          <w:t xml:space="preserve"> and a p</w:t>
        </w:r>
      </w:ins>
      <w:ins w:id="157" w:author="Kate" w:date="2016-08-23T11:14:00Z">
        <w:r w:rsidRPr="008F0C36">
          <w:rPr>
            <w:sz w:val="20"/>
            <w:rPrChange w:id="158" w:author="Kate" w:date="2016-08-23T11:15:00Z">
              <w:rPr/>
            </w:rPrChange>
          </w:rPr>
          <w:t>robabilistic sensitivity analysis, using a quasi-Bayesian statistical simulation approach</w:t>
        </w:r>
      </w:ins>
      <w:ins w:id="159" w:author="Kate" w:date="2016-08-23T11:15:00Z">
        <w:r w:rsidRPr="008F0C36">
          <w:rPr>
            <w:sz w:val="20"/>
            <w:rPrChange w:id="160" w:author="Kate" w:date="2016-08-23T11:15:00Z">
              <w:rPr/>
            </w:rPrChange>
          </w:rPr>
          <w:t xml:space="preserve"> are </w:t>
        </w:r>
      </w:ins>
      <w:ins w:id="161" w:author="Kate" w:date="2016-08-23T11:14:00Z">
        <w:r w:rsidRPr="008F0C36">
          <w:rPr>
            <w:sz w:val="20"/>
            <w:rPrChange w:id="162" w:author="Kate" w:date="2016-08-23T11:15:00Z">
              <w:rPr/>
            </w:rPrChange>
          </w:rPr>
          <w:t>presented in the appendix.</w:t>
        </w:r>
      </w:ins>
    </w:p>
    <w:p w14:paraId="414C224C" w14:textId="6644ECA4" w:rsidR="008C441F" w:rsidRDefault="008C441F">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15:presenceInfo w15:providerId="None" w15:userId="Kate"/>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D9E"/>
    <w:rsid w:val="00014F0F"/>
    <w:rsid w:val="00071F07"/>
    <w:rsid w:val="00073D67"/>
    <w:rsid w:val="00085EB6"/>
    <w:rsid w:val="00091E17"/>
    <w:rsid w:val="000B27ED"/>
    <w:rsid w:val="001139AD"/>
    <w:rsid w:val="0011555F"/>
    <w:rsid w:val="0013694A"/>
    <w:rsid w:val="00137271"/>
    <w:rsid w:val="00146EAA"/>
    <w:rsid w:val="001862B7"/>
    <w:rsid w:val="001D686D"/>
    <w:rsid w:val="001D7D9E"/>
    <w:rsid w:val="0020496D"/>
    <w:rsid w:val="002074F1"/>
    <w:rsid w:val="002424F4"/>
    <w:rsid w:val="00255549"/>
    <w:rsid w:val="0029193A"/>
    <w:rsid w:val="002E27FD"/>
    <w:rsid w:val="002F1EB9"/>
    <w:rsid w:val="00305EB9"/>
    <w:rsid w:val="003126D0"/>
    <w:rsid w:val="00335AD5"/>
    <w:rsid w:val="00360F11"/>
    <w:rsid w:val="003C472A"/>
    <w:rsid w:val="00424B52"/>
    <w:rsid w:val="00445B0B"/>
    <w:rsid w:val="004722A5"/>
    <w:rsid w:val="004A2A80"/>
    <w:rsid w:val="004B259F"/>
    <w:rsid w:val="004C372C"/>
    <w:rsid w:val="004D5091"/>
    <w:rsid w:val="004F376E"/>
    <w:rsid w:val="004F5839"/>
    <w:rsid w:val="00504956"/>
    <w:rsid w:val="00510F95"/>
    <w:rsid w:val="00521040"/>
    <w:rsid w:val="00530909"/>
    <w:rsid w:val="005421AD"/>
    <w:rsid w:val="0055282F"/>
    <w:rsid w:val="00574224"/>
    <w:rsid w:val="0057497B"/>
    <w:rsid w:val="005856B2"/>
    <w:rsid w:val="005B12E3"/>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76936"/>
    <w:rsid w:val="007818D4"/>
    <w:rsid w:val="007870EB"/>
    <w:rsid w:val="0080204B"/>
    <w:rsid w:val="00815060"/>
    <w:rsid w:val="008347BD"/>
    <w:rsid w:val="00893259"/>
    <w:rsid w:val="008A3E12"/>
    <w:rsid w:val="008C441F"/>
    <w:rsid w:val="008D06C0"/>
    <w:rsid w:val="008D2BF0"/>
    <w:rsid w:val="008E510C"/>
    <w:rsid w:val="008F0C36"/>
    <w:rsid w:val="00905B97"/>
    <w:rsid w:val="00910EF2"/>
    <w:rsid w:val="00923071"/>
    <w:rsid w:val="00924B11"/>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295E"/>
    <w:rsid w:val="00C753FB"/>
    <w:rsid w:val="00CD5658"/>
    <w:rsid w:val="00D00C28"/>
    <w:rsid w:val="00D076AC"/>
    <w:rsid w:val="00D1519A"/>
    <w:rsid w:val="00D80E19"/>
    <w:rsid w:val="00E062EE"/>
    <w:rsid w:val="00E10AAF"/>
    <w:rsid w:val="00E22B24"/>
    <w:rsid w:val="00E323A4"/>
    <w:rsid w:val="00E3557A"/>
    <w:rsid w:val="00E6003F"/>
    <w:rsid w:val="00E92F54"/>
    <w:rsid w:val="00EE2A97"/>
    <w:rsid w:val="00F33EBB"/>
    <w:rsid w:val="00F61151"/>
    <w:rsid w:val="00F725D4"/>
    <w:rsid w:val="00F843BF"/>
    <w:rsid w:val="00F95600"/>
    <w:rsid w:val="00FB305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61A49-DAF2-4066-B7EE-C804AA98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Pages>
  <Words>24405</Words>
  <Characters>139114</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63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8</cp:revision>
  <dcterms:created xsi:type="dcterms:W3CDTF">2016-08-23T19:00:00Z</dcterms:created>
  <dcterms:modified xsi:type="dcterms:W3CDTF">2016-09-02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